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intelligence2.xml" ContentType="application/vnd.ms-office.intelligence2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86EF8A8" w14:textId="14D97FBD" w:rsidR="004238CB" w:rsidRPr="00C60132" w:rsidRDefault="004238CB" w:rsidP="004238CB">
      <w:pPr>
        <w:rPr>
          <w:rFonts w:ascii="Cambria" w:eastAsia="Cambria" w:hAnsi="Cambria" w:cs="Cambria"/>
          <w:sz w:val="32"/>
          <w:szCs w:val="32"/>
          <w:lang w:val="en-GB"/>
        </w:rPr>
      </w:pPr>
      <w:r w:rsidRPr="00C60132">
        <w:rPr>
          <w:rFonts w:ascii="Cambria" w:eastAsia="Cambria" w:hAnsi="Cambria" w:cs="Cambria"/>
          <w:sz w:val="40"/>
          <w:szCs w:val="40"/>
          <w:lang w:val="en-GB"/>
        </w:rPr>
        <w:t xml:space="preserve">A Systematic Review </w:t>
      </w:r>
      <w:r w:rsidR="00AE4FF4" w:rsidRPr="00C60132">
        <w:rPr>
          <w:rFonts w:ascii="Cambria" w:eastAsia="Cambria" w:hAnsi="Cambria" w:cs="Cambria"/>
          <w:sz w:val="40"/>
          <w:szCs w:val="40"/>
          <w:lang w:val="en-GB"/>
        </w:rPr>
        <w:t>to Identify</w:t>
      </w:r>
      <w:r w:rsidRPr="00C60132">
        <w:rPr>
          <w:rFonts w:ascii="Cambria" w:eastAsia="Cambria" w:hAnsi="Cambria" w:cs="Cambria"/>
          <w:sz w:val="40"/>
          <w:szCs w:val="40"/>
          <w:lang w:val="en-GB"/>
        </w:rPr>
        <w:t xml:space="preserve"> the Effectiveness of Greenhouse Gas Mitigation Interventions for </w:t>
      </w:r>
      <w:r w:rsidR="001926D6" w:rsidRPr="00C60132">
        <w:rPr>
          <w:rFonts w:ascii="Cambria" w:eastAsia="Cambria" w:hAnsi="Cambria" w:cs="Cambria"/>
          <w:sz w:val="40"/>
          <w:szCs w:val="40"/>
          <w:lang w:val="en-GB"/>
        </w:rPr>
        <w:t>Healthcare</w:t>
      </w:r>
      <w:r w:rsidRPr="00C60132">
        <w:rPr>
          <w:rFonts w:ascii="Cambria" w:eastAsia="Cambria" w:hAnsi="Cambria" w:cs="Cambria"/>
          <w:sz w:val="40"/>
          <w:szCs w:val="40"/>
          <w:lang w:val="en-GB"/>
        </w:rPr>
        <w:t xml:space="preserve"> Systems in Low- and Middle-Income Countries</w:t>
      </w:r>
    </w:p>
    <w:p w14:paraId="14460B2B" w14:textId="743AA5E5" w:rsidR="004238CB" w:rsidRPr="00C60132" w:rsidRDefault="004238CB" w:rsidP="004238CB">
      <w:pPr>
        <w:spacing w:after="240"/>
        <w:rPr>
          <w:rFonts w:ascii="Cambria" w:eastAsia="Cambria" w:hAnsi="Cambria" w:cs="Cambria"/>
          <w:lang w:val="en-GB"/>
        </w:rPr>
      </w:pPr>
      <w:r w:rsidRPr="00C60132">
        <w:rPr>
          <w:rFonts w:ascii="Cambria" w:eastAsia="Cambria" w:hAnsi="Cambria" w:cs="Cambria"/>
          <w:lang w:val="en-GB"/>
        </w:rPr>
        <w:t>Iris Martine Blom M</w:t>
      </w:r>
      <w:r w:rsidR="00C94704" w:rsidRPr="00C60132">
        <w:rPr>
          <w:rFonts w:ascii="Cambria" w:eastAsia="Cambria" w:hAnsi="Cambria" w:cs="Cambria"/>
          <w:lang w:val="en-GB"/>
        </w:rPr>
        <w:t>D</w:t>
      </w:r>
      <w:r w:rsidRPr="00C60132">
        <w:rPr>
          <w:rFonts w:ascii="Cambria" w:eastAsia="Cambria" w:hAnsi="Cambria" w:cs="Cambria"/>
          <w:lang w:val="en-GB"/>
        </w:rPr>
        <w:t xml:space="preserve"> (0000-0002-1294-7408)</w:t>
      </w:r>
      <w:r w:rsidRPr="00C60132">
        <w:rPr>
          <w:rFonts w:ascii="Cambria" w:eastAsia="Cambria" w:hAnsi="Cambria" w:cs="Cambria"/>
          <w:vertAlign w:val="superscript"/>
          <w:lang w:val="en-GB"/>
        </w:rPr>
        <w:t>1</w:t>
      </w:r>
      <w:r w:rsidRPr="00C60132">
        <w:rPr>
          <w:rFonts w:ascii="Cambria" w:eastAsia="Cambria" w:hAnsi="Cambria" w:cs="Cambria"/>
          <w:lang w:val="en-GB"/>
        </w:rPr>
        <w:t>, Mohamed Eissa (0000-0002-8386-6736)</w:t>
      </w:r>
      <w:r w:rsidR="00427592" w:rsidRPr="00C60132">
        <w:rPr>
          <w:rFonts w:ascii="Cambria" w:eastAsia="Cambria" w:hAnsi="Cambria" w:cs="Cambria"/>
          <w:vertAlign w:val="superscript"/>
          <w:lang w:val="en-GB"/>
        </w:rPr>
        <w:t>2</w:t>
      </w:r>
      <w:r w:rsidRPr="00C60132">
        <w:rPr>
          <w:rFonts w:ascii="Cambria" w:eastAsia="Cambria" w:hAnsi="Cambria" w:cs="Cambria"/>
          <w:lang w:val="en-GB"/>
        </w:rPr>
        <w:t>, Juliette Claudine Mattijsen (0000-0002-1002-6971)</w:t>
      </w:r>
      <w:r w:rsidR="00427592" w:rsidRPr="00C60132">
        <w:rPr>
          <w:rFonts w:ascii="Cambria" w:eastAsia="Cambria" w:hAnsi="Cambria" w:cs="Cambria"/>
          <w:vertAlign w:val="superscript"/>
          <w:lang w:val="en-GB"/>
        </w:rPr>
        <w:t>3</w:t>
      </w:r>
      <w:r w:rsidRPr="00C60132">
        <w:rPr>
          <w:rFonts w:ascii="Cambria" w:eastAsia="Cambria" w:hAnsi="Cambria" w:cs="Cambria"/>
          <w:lang w:val="en-GB"/>
        </w:rPr>
        <w:t>, Hamaiyal Sana (0000-0003-2097-1616)</w:t>
      </w:r>
      <w:r w:rsidR="00427592" w:rsidRPr="00C60132">
        <w:rPr>
          <w:rFonts w:ascii="Cambria" w:eastAsia="Cambria" w:hAnsi="Cambria" w:cs="Cambria"/>
          <w:vertAlign w:val="superscript"/>
          <w:lang w:val="en-GB"/>
        </w:rPr>
        <w:t>4</w:t>
      </w:r>
      <w:r w:rsidRPr="00C60132">
        <w:rPr>
          <w:rFonts w:ascii="Cambria" w:eastAsia="Cambria" w:hAnsi="Cambria" w:cs="Cambria"/>
          <w:lang w:val="en-GB"/>
        </w:rPr>
        <w:t>, And</w:t>
      </w:r>
      <w:r w:rsidR="469AD264" w:rsidRPr="00C60132">
        <w:rPr>
          <w:rFonts w:ascii="Cambria" w:eastAsia="Cambria" w:hAnsi="Cambria" w:cs="Cambria"/>
          <w:lang w:val="en-GB"/>
        </w:rPr>
        <w:t>y</w:t>
      </w:r>
      <w:r w:rsidRPr="00C60132">
        <w:rPr>
          <w:rFonts w:ascii="Cambria" w:eastAsia="Cambria" w:hAnsi="Cambria" w:cs="Cambria"/>
          <w:lang w:val="en-GB"/>
        </w:rPr>
        <w:t xml:space="preserve"> </w:t>
      </w:r>
      <w:r w:rsidR="4952F2D6" w:rsidRPr="00C60132">
        <w:rPr>
          <w:rFonts w:ascii="Cambria" w:eastAsia="Cambria" w:hAnsi="Cambria" w:cs="Cambria"/>
          <w:lang w:val="en-GB"/>
        </w:rPr>
        <w:t>Haines F Med Sci (</w:t>
      </w:r>
      <w:r w:rsidRPr="00C60132">
        <w:rPr>
          <w:rFonts w:ascii="Cambria" w:eastAsia="Cambria" w:hAnsi="Cambria" w:cs="Cambria"/>
          <w:lang w:val="en-GB"/>
        </w:rPr>
        <w:t>0000-0002-8053-4605)</w:t>
      </w:r>
      <w:r w:rsidR="00E01FE8" w:rsidRPr="00C60132">
        <w:rPr>
          <w:rFonts w:ascii="Cambria" w:eastAsia="Cambria" w:hAnsi="Cambria" w:cs="Cambria"/>
          <w:vertAlign w:val="superscript"/>
          <w:lang w:val="en-GB"/>
        </w:rPr>
        <w:t>1</w:t>
      </w:r>
      <w:r w:rsidRPr="00C60132">
        <w:rPr>
          <w:rFonts w:ascii="Cambria" w:eastAsia="Cambria" w:hAnsi="Cambria" w:cs="Cambria"/>
          <w:lang w:val="en-GB"/>
        </w:rPr>
        <w:t>, Sarah Whitmee PhD (0000-0001-9161-868X)</w:t>
      </w:r>
      <w:r w:rsidR="00E01FE8" w:rsidRPr="00C60132">
        <w:rPr>
          <w:rFonts w:ascii="Cambria" w:eastAsia="Cambria" w:hAnsi="Cambria" w:cs="Cambria"/>
          <w:vertAlign w:val="superscript"/>
          <w:lang w:val="en-GB"/>
        </w:rPr>
        <w:t>1</w:t>
      </w:r>
    </w:p>
    <w:p w14:paraId="5E2724B2" w14:textId="77777777" w:rsidR="004238CB" w:rsidRPr="00C60132" w:rsidRDefault="004238CB" w:rsidP="004238CB">
      <w:pPr>
        <w:spacing w:after="240"/>
        <w:rPr>
          <w:rFonts w:ascii="Cambria" w:eastAsia="Cambria" w:hAnsi="Cambria" w:cs="Cambria"/>
          <w:lang w:val="en-GB"/>
        </w:rPr>
      </w:pPr>
    </w:p>
    <w:p w14:paraId="6AF6BE28" w14:textId="7F54BC3F" w:rsidR="00E01FE8" w:rsidRPr="00C60132" w:rsidRDefault="004238CB" w:rsidP="00E01FE8">
      <w:pPr>
        <w:rPr>
          <w:rFonts w:ascii="Cambria" w:eastAsia="Cambria" w:hAnsi="Cambria" w:cs="Cambria"/>
          <w:lang w:val="en-GB"/>
        </w:rPr>
      </w:pPr>
      <w:r w:rsidRPr="00C60132">
        <w:rPr>
          <w:rFonts w:ascii="Cambria" w:eastAsia="Cambria" w:hAnsi="Cambria" w:cs="Cambria"/>
          <w:vertAlign w:val="superscript"/>
          <w:lang w:val="en-GB"/>
        </w:rPr>
        <w:t>1</w:t>
      </w:r>
      <w:r w:rsidR="00E01FE8" w:rsidRPr="00C60132">
        <w:rPr>
          <w:lang w:val="en-GB"/>
        </w:rPr>
        <w:t xml:space="preserve"> </w:t>
      </w:r>
      <w:r w:rsidR="00E01FE8" w:rsidRPr="00C60132">
        <w:rPr>
          <w:rFonts w:ascii="Cambria" w:eastAsia="Cambria" w:hAnsi="Cambria" w:cs="Cambria"/>
          <w:lang w:val="en-GB"/>
        </w:rPr>
        <w:t xml:space="preserve">Centre on Climate Change and Planetary Health, London School of Hygiene </w:t>
      </w:r>
      <w:r w:rsidR="003F2E1E" w:rsidRPr="00C60132">
        <w:rPr>
          <w:rFonts w:ascii="Cambria" w:eastAsia="Cambria" w:hAnsi="Cambria" w:cs="Cambria"/>
          <w:lang w:val="en-GB"/>
        </w:rPr>
        <w:t>&amp;</w:t>
      </w:r>
      <w:r w:rsidR="00E01FE8" w:rsidRPr="00C60132">
        <w:rPr>
          <w:rFonts w:ascii="Cambria" w:eastAsia="Cambria" w:hAnsi="Cambria" w:cs="Cambria"/>
          <w:lang w:val="en-GB"/>
        </w:rPr>
        <w:t xml:space="preserve"> Tropical Medicine, London, United Kingdom</w:t>
      </w:r>
    </w:p>
    <w:p w14:paraId="4821F9B6" w14:textId="761DA959" w:rsidR="004238CB" w:rsidRPr="00C60132" w:rsidRDefault="00427592" w:rsidP="00E01FE8">
      <w:pPr>
        <w:rPr>
          <w:rFonts w:ascii="Cambria" w:eastAsia="Cambria" w:hAnsi="Cambria" w:cs="Cambria"/>
          <w:sz w:val="22"/>
          <w:szCs w:val="22"/>
          <w:lang w:val="en-GB"/>
        </w:rPr>
      </w:pPr>
      <w:r w:rsidRPr="00C60132">
        <w:rPr>
          <w:rFonts w:ascii="Cambria" w:eastAsia="Cambria" w:hAnsi="Cambria" w:cs="Cambria"/>
          <w:vertAlign w:val="superscript"/>
          <w:lang w:val="en-GB"/>
        </w:rPr>
        <w:t>2</w:t>
      </w:r>
      <w:r w:rsidR="004238CB" w:rsidRPr="00C60132">
        <w:rPr>
          <w:rFonts w:ascii="Cambria" w:eastAsia="Cambria" w:hAnsi="Cambria" w:cs="Cambria"/>
          <w:lang w:val="en-GB"/>
        </w:rPr>
        <w:t>Alexandria Faculty of Medicine, Alexandria, Egypt</w:t>
      </w:r>
    </w:p>
    <w:p w14:paraId="5A75910F" w14:textId="05D4249C" w:rsidR="004238CB" w:rsidRPr="00C60132" w:rsidRDefault="00427592" w:rsidP="004238CB">
      <w:pPr>
        <w:spacing w:line="259" w:lineRule="auto"/>
        <w:rPr>
          <w:rFonts w:ascii="Cambria" w:eastAsia="Cambria" w:hAnsi="Cambria" w:cs="Cambria"/>
          <w:lang w:val="en-GB"/>
        </w:rPr>
      </w:pPr>
      <w:r w:rsidRPr="00C60132">
        <w:rPr>
          <w:rFonts w:ascii="Cambria" w:eastAsia="Cambria" w:hAnsi="Cambria" w:cs="Cambria"/>
          <w:vertAlign w:val="superscript"/>
          <w:lang w:val="en-GB"/>
        </w:rPr>
        <w:t>3</w:t>
      </w:r>
      <w:r w:rsidR="004238CB" w:rsidRPr="00C60132">
        <w:rPr>
          <w:rFonts w:ascii="Cambria" w:eastAsia="Cambria" w:hAnsi="Cambria" w:cs="Cambria"/>
          <w:lang w:val="en-GB"/>
        </w:rPr>
        <w:t>Erasmus University, Rotterdam, The Netherlands</w:t>
      </w:r>
    </w:p>
    <w:p w14:paraId="6B4AD366" w14:textId="6119081D" w:rsidR="004238CB" w:rsidRPr="00C60132" w:rsidRDefault="00427592" w:rsidP="004238CB">
      <w:pPr>
        <w:spacing w:line="259" w:lineRule="auto"/>
        <w:rPr>
          <w:rFonts w:ascii="Cambria" w:eastAsia="Cambria" w:hAnsi="Cambria" w:cs="Cambria"/>
          <w:lang w:val="en-GB"/>
        </w:rPr>
      </w:pPr>
      <w:r w:rsidRPr="00C60132">
        <w:rPr>
          <w:rFonts w:ascii="Cambria" w:eastAsia="Cambria" w:hAnsi="Cambria" w:cs="Cambria"/>
          <w:vertAlign w:val="superscript"/>
          <w:lang w:val="en-GB"/>
        </w:rPr>
        <w:t>4</w:t>
      </w:r>
      <w:r w:rsidR="004238CB" w:rsidRPr="00C60132">
        <w:rPr>
          <w:rFonts w:ascii="Cambria" w:eastAsia="Cambria" w:hAnsi="Cambria" w:cs="Cambria"/>
          <w:lang w:val="en-GB"/>
        </w:rPr>
        <w:t xml:space="preserve">Bolan </w:t>
      </w:r>
      <w:r w:rsidR="0070705A" w:rsidRPr="00C60132">
        <w:rPr>
          <w:rFonts w:ascii="Cambria" w:eastAsia="Cambria" w:hAnsi="Cambria" w:cs="Cambria"/>
          <w:lang w:val="en-GB"/>
        </w:rPr>
        <w:t>Medical Coll</w:t>
      </w:r>
      <w:r w:rsidR="00F52533" w:rsidRPr="00C60132">
        <w:rPr>
          <w:rFonts w:ascii="Cambria" w:eastAsia="Cambria" w:hAnsi="Cambria" w:cs="Cambria"/>
          <w:lang w:val="en-GB"/>
        </w:rPr>
        <w:t>e</w:t>
      </w:r>
      <w:r w:rsidR="0070705A" w:rsidRPr="00C60132">
        <w:rPr>
          <w:rFonts w:ascii="Cambria" w:eastAsia="Cambria" w:hAnsi="Cambria" w:cs="Cambria"/>
          <w:lang w:val="en-GB"/>
        </w:rPr>
        <w:t>ge</w:t>
      </w:r>
      <w:r w:rsidR="004238CB" w:rsidRPr="00C60132">
        <w:rPr>
          <w:rFonts w:ascii="Cambria" w:eastAsia="Cambria" w:hAnsi="Cambria" w:cs="Cambria"/>
          <w:lang w:val="en-GB"/>
        </w:rPr>
        <w:t>, Quetta, Pakistan</w:t>
      </w:r>
    </w:p>
    <w:p w14:paraId="0D4741EB" w14:textId="77777777" w:rsidR="004238CB" w:rsidRPr="00C60132" w:rsidRDefault="004238CB" w:rsidP="004238CB">
      <w:pPr>
        <w:rPr>
          <w:rFonts w:ascii="Cambria" w:eastAsia="Cambria" w:hAnsi="Cambria" w:cs="Cambria"/>
          <w:highlight w:val="yellow"/>
          <w:lang w:val="en-GB"/>
        </w:rPr>
      </w:pPr>
    </w:p>
    <w:p w14:paraId="01B89E68" w14:textId="77777777" w:rsidR="004238CB" w:rsidRPr="00C60132" w:rsidRDefault="004238CB" w:rsidP="004238CB">
      <w:pPr>
        <w:rPr>
          <w:rFonts w:ascii="Cambria" w:eastAsia="Cambria" w:hAnsi="Cambria" w:cs="Cambria"/>
          <w:lang w:val="en-GB"/>
        </w:rPr>
      </w:pPr>
    </w:p>
    <w:p w14:paraId="22A19A94" w14:textId="77777777" w:rsidR="004238CB" w:rsidRPr="00C60132" w:rsidRDefault="004238CB" w:rsidP="004238CB">
      <w:pPr>
        <w:rPr>
          <w:rFonts w:ascii="Cambria" w:eastAsia="Cambria" w:hAnsi="Cambria" w:cs="Cambria"/>
          <w:lang w:val="en-GB"/>
        </w:rPr>
      </w:pPr>
    </w:p>
    <w:p w14:paraId="2CB3EC59" w14:textId="77777777" w:rsidR="004238CB" w:rsidRPr="00C60132" w:rsidRDefault="004238CB" w:rsidP="004238CB">
      <w:pPr>
        <w:rPr>
          <w:rFonts w:ascii="Cambria" w:eastAsia="Cambria" w:hAnsi="Cambria" w:cs="Cambria"/>
          <w:lang w:val="en-GB"/>
        </w:rPr>
      </w:pPr>
    </w:p>
    <w:p w14:paraId="0D7ECEE1" w14:textId="77777777" w:rsidR="004238CB" w:rsidRPr="00C60132" w:rsidRDefault="004238CB" w:rsidP="004238CB">
      <w:pPr>
        <w:spacing w:after="240"/>
        <w:rPr>
          <w:rFonts w:ascii="Cambria" w:eastAsia="Cambria" w:hAnsi="Cambria" w:cs="Cambria"/>
          <w:lang w:val="en-GB"/>
        </w:rPr>
      </w:pPr>
    </w:p>
    <w:p w14:paraId="54D33839" w14:textId="77777777" w:rsidR="004238CB" w:rsidRPr="00C60132" w:rsidRDefault="004238CB" w:rsidP="004238CB">
      <w:pPr>
        <w:spacing w:after="240"/>
        <w:rPr>
          <w:rFonts w:ascii="Cambria" w:eastAsia="Cambria" w:hAnsi="Cambria" w:cs="Cambria"/>
          <w:lang w:val="en-GB"/>
        </w:rPr>
      </w:pPr>
    </w:p>
    <w:p w14:paraId="4620BC2C" w14:textId="77777777" w:rsidR="004238CB" w:rsidRPr="00C60132" w:rsidRDefault="004238CB" w:rsidP="004238CB">
      <w:pPr>
        <w:rPr>
          <w:rFonts w:ascii="Cambria" w:eastAsia="Cambria" w:hAnsi="Cambria" w:cs="Cambria"/>
          <w:sz w:val="22"/>
          <w:szCs w:val="22"/>
          <w:lang w:val="en-GB"/>
        </w:rPr>
      </w:pPr>
      <w:r w:rsidRPr="00C60132">
        <w:rPr>
          <w:rFonts w:ascii="Cambria" w:eastAsia="Cambria" w:hAnsi="Cambria" w:cs="Cambria"/>
          <w:sz w:val="22"/>
          <w:szCs w:val="22"/>
          <w:lang w:val="en-GB"/>
        </w:rPr>
        <w:t xml:space="preserve">Correspondence to: </w:t>
      </w:r>
    </w:p>
    <w:p w14:paraId="70DFB92D" w14:textId="078FDA3F" w:rsidR="004238CB" w:rsidRPr="00C60132" w:rsidRDefault="004238CB" w:rsidP="004238CB">
      <w:pPr>
        <w:rPr>
          <w:rFonts w:ascii="Cambria" w:eastAsia="Cambria" w:hAnsi="Cambria" w:cs="Cambria"/>
          <w:sz w:val="22"/>
          <w:szCs w:val="22"/>
          <w:lang w:val="en-GB"/>
        </w:rPr>
      </w:pPr>
      <w:r w:rsidRPr="00C60132">
        <w:rPr>
          <w:rFonts w:ascii="Cambria" w:eastAsia="Cambria" w:hAnsi="Cambria" w:cs="Cambria"/>
          <w:sz w:val="22"/>
          <w:szCs w:val="22"/>
          <w:lang w:val="en-GB"/>
        </w:rPr>
        <w:t>Dr Iris Martine Blom</w:t>
      </w:r>
      <w:r w:rsidR="1C4C46DA" w:rsidRPr="00C60132">
        <w:rPr>
          <w:rFonts w:ascii="Cambria" w:eastAsia="Cambria" w:hAnsi="Cambria" w:cs="Cambria"/>
          <w:sz w:val="22"/>
          <w:szCs w:val="22"/>
          <w:lang w:val="en-GB"/>
        </w:rPr>
        <w:t>, London School of Hygiene and Tropical Medicine,</w:t>
      </w:r>
    </w:p>
    <w:p w14:paraId="51CFE157" w14:textId="77777777" w:rsidR="004238CB" w:rsidRPr="00C60132" w:rsidRDefault="004238CB" w:rsidP="004238CB">
      <w:pPr>
        <w:rPr>
          <w:rFonts w:ascii="Cambria" w:eastAsia="Cambria" w:hAnsi="Cambria" w:cs="Cambria"/>
          <w:sz w:val="22"/>
          <w:szCs w:val="22"/>
          <w:lang w:val="en-GB"/>
        </w:rPr>
      </w:pPr>
      <w:r w:rsidRPr="00C60132">
        <w:rPr>
          <w:rFonts w:ascii="Cambria" w:eastAsia="Cambria" w:hAnsi="Cambria" w:cs="Cambria"/>
          <w:sz w:val="22"/>
          <w:szCs w:val="22"/>
          <w:lang w:val="en-GB"/>
        </w:rPr>
        <w:t>Keppel Street</w:t>
      </w:r>
    </w:p>
    <w:p w14:paraId="2F04B952" w14:textId="77777777" w:rsidR="004238CB" w:rsidRPr="00C60132" w:rsidRDefault="004238CB" w:rsidP="004238CB">
      <w:pPr>
        <w:rPr>
          <w:rFonts w:ascii="Cambria" w:eastAsia="Cambria" w:hAnsi="Cambria" w:cs="Cambria"/>
          <w:sz w:val="22"/>
          <w:szCs w:val="22"/>
          <w:lang w:val="en-GB"/>
        </w:rPr>
      </w:pPr>
      <w:r w:rsidRPr="00C60132">
        <w:rPr>
          <w:rFonts w:ascii="Cambria" w:eastAsia="Cambria" w:hAnsi="Cambria" w:cs="Cambria"/>
          <w:sz w:val="22"/>
          <w:szCs w:val="22"/>
          <w:lang w:val="en-GB"/>
        </w:rPr>
        <w:t>WC1E 7HT, Bloomsbury, London</w:t>
      </w:r>
    </w:p>
    <w:p w14:paraId="0332A084" w14:textId="77938509" w:rsidR="00495A5C" w:rsidRPr="00C60132" w:rsidRDefault="004238CB" w:rsidP="00823E2E">
      <w:pPr>
        <w:rPr>
          <w:lang w:val="en-GB"/>
        </w:rPr>
      </w:pPr>
      <w:r w:rsidRPr="00C60132">
        <w:rPr>
          <w:rFonts w:ascii="Cambria" w:eastAsia="Cambria" w:hAnsi="Cambria" w:cs="Cambria"/>
          <w:sz w:val="22"/>
          <w:szCs w:val="22"/>
          <w:lang w:val="en-GB"/>
        </w:rPr>
        <w:t>iris.blom@lshtm.ac.uk</w:t>
      </w:r>
      <w:r w:rsidRPr="00C60132">
        <w:rPr>
          <w:rFonts w:ascii="Cambria" w:eastAsia="Cambria" w:hAnsi="Cambria" w:cs="Cambria"/>
          <w:lang w:val="en-GB"/>
        </w:rPr>
        <w:br/>
      </w:r>
      <w:r w:rsidRPr="00C60132">
        <w:rPr>
          <w:rFonts w:ascii="Cambria" w:eastAsia="Cambria" w:hAnsi="Cambria" w:cs="Cambria"/>
          <w:lang w:val="en-GB"/>
        </w:rPr>
        <w:br/>
      </w:r>
      <w:r w:rsidRPr="00C60132">
        <w:rPr>
          <w:rFonts w:ascii="Cambria" w:eastAsia="Cambria" w:hAnsi="Cambria" w:cs="Cambria"/>
          <w:lang w:val="en-GB"/>
        </w:rPr>
        <w:br/>
      </w:r>
      <w:r w:rsidRPr="00C60132">
        <w:rPr>
          <w:rFonts w:ascii="Cambria" w:eastAsia="Cambria" w:hAnsi="Cambria" w:cs="Cambria"/>
          <w:lang w:val="en-GB"/>
        </w:rPr>
        <w:br/>
      </w:r>
      <w:r w:rsidRPr="00C60132">
        <w:rPr>
          <w:rFonts w:ascii="Cambria" w:eastAsia="Cambria" w:hAnsi="Cambria" w:cs="Cambria"/>
          <w:lang w:val="en-GB"/>
        </w:rPr>
        <w:br/>
      </w:r>
    </w:p>
    <w:p w14:paraId="53C4A14C" w14:textId="0B39279A" w:rsidR="00A96088" w:rsidRPr="00C60132" w:rsidRDefault="004238CB" w:rsidP="00823E2E">
      <w:pPr>
        <w:pStyle w:val="Style2"/>
        <w:rPr>
          <w:sz w:val="22"/>
          <w:szCs w:val="22"/>
          <w:lang w:val="en-GB"/>
        </w:rPr>
      </w:pPr>
      <w:r w:rsidRPr="00C60132">
        <w:rPr>
          <w:rFonts w:eastAsia="Cambria" w:cs="Cambria"/>
          <w:sz w:val="22"/>
          <w:szCs w:val="22"/>
          <w:lang w:val="en-GB"/>
        </w:rPr>
        <w:br w:type="page"/>
      </w:r>
    </w:p>
    <w:p w14:paraId="6E47B556" w14:textId="77777777" w:rsidR="003774E8" w:rsidRDefault="003774E8" w:rsidP="003774E8">
      <w:pPr>
        <w:pStyle w:val="HeadingA"/>
      </w:pPr>
      <w:r>
        <w:lastRenderedPageBreak/>
        <w:t>Annex 3 Global Warming Potential</w:t>
      </w:r>
    </w:p>
    <w:p w14:paraId="70713429" w14:textId="0411B399" w:rsidR="00A96088" w:rsidRDefault="00856390" w:rsidP="005C55FE">
      <w:pPr>
        <w:pStyle w:val="Normal1"/>
      </w:pPr>
      <w:r>
        <w:t xml:space="preserve">Global Warming Potential (GWP) is a metric devised to evaluate and compare the climate-warming effects of different gases. Essentially, it gauges the amount of energy a ton of a particular gas will trap over a set duration, most commonly 100 years, in relation to a ton of carbon dioxide (CO2). Higher GWP values indicate that the gas has a more pronounced warming effect than CO2 over the stipulated period. This standardized measure </w:t>
      </w:r>
      <w:r w:rsidR="004D09CE">
        <w:t>allows</w:t>
      </w:r>
      <w:r>
        <w:t xml:space="preserve"> for compiling comprehensive greenhouse gas inventories</w:t>
      </w:r>
      <w:r w:rsidR="004D09CE">
        <w:t xml:space="preserve"> and</w:t>
      </w:r>
      <w:r>
        <w:t xml:space="preserve"> assessing emission reduction prospects across various sectors and gases.</w:t>
      </w:r>
      <w:r w:rsidR="004D09CE">
        <w:t xml:space="preserve"> </w:t>
      </w:r>
      <w:r w:rsidR="00AA4240">
        <w:fldChar w:fldCharType="begin" w:fldLock="1"/>
      </w:r>
      <w:r w:rsidR="00C923A2">
        <w:instrText>ADDIN CSL_CITATION {"citationItems":[{"id":"ITEM-1","itemData":{"URL":"https://www.epa.gov/ghgemissions/understanding-global-warming-potentials","accessed":{"date-parts":[["2023","10","9"]]},"author":[{"dropping-particle":"","family":"United States Environmental Protection Agency","given":"","non-dropping-particle":"","parse-names":false,"suffix":""}],"id":"ITEM-1","issued":{"date-parts":[["2023"]]},"title":"Understanding Global Warming Potentials","type":"webpage"},"uris":["http://www.mendeley.com/documents/?uuid=6cbedfe7-1550-477e-8506-f29f60324a09"]}],"mendeley":{"formattedCitation":"(1)","plainTextFormattedCitation":"(1)","previouslyFormattedCitation":"(61)"},"properties":{"noteIndex":0},"schema":"https://github.com/citation-style-language/schema/raw/master/csl-citation.json"}</w:instrText>
      </w:r>
      <w:r w:rsidR="00AA4240">
        <w:fldChar w:fldCharType="separate"/>
      </w:r>
      <w:r w:rsidR="00C923A2" w:rsidRPr="00C923A2">
        <w:rPr>
          <w:noProof/>
        </w:rPr>
        <w:t>(1)</w:t>
      </w:r>
      <w:r w:rsidR="00AA4240">
        <w:fldChar w:fldCharType="end"/>
      </w:r>
    </w:p>
    <w:p w14:paraId="15DECFCD" w14:textId="77777777" w:rsidR="008B1C73" w:rsidRDefault="008B1C73" w:rsidP="005C55FE">
      <w:pPr>
        <w:pStyle w:val="Normal1"/>
      </w:pPr>
    </w:p>
    <w:p w14:paraId="78843FB0" w14:textId="5B6D38C7" w:rsidR="005C55FE" w:rsidRDefault="008B1C73" w:rsidP="008B1C73">
      <w:pPr>
        <w:pStyle w:val="HeadingA"/>
      </w:pPr>
      <w:r>
        <w:t>References</w:t>
      </w:r>
    </w:p>
    <w:p w14:paraId="7D9CB94D" w14:textId="2993C28F" w:rsidR="00C923A2" w:rsidRPr="00C923A2" w:rsidRDefault="00C923A2" w:rsidP="00C923A2">
      <w:pPr>
        <w:widowControl w:val="0"/>
        <w:autoSpaceDE w:val="0"/>
        <w:autoSpaceDN w:val="0"/>
        <w:adjustRightInd w:val="0"/>
        <w:spacing w:after="240"/>
        <w:ind w:left="640" w:hanging="640"/>
        <w:rPr>
          <w:rFonts w:ascii="Cambria" w:hAnsi="Cambria"/>
          <w:noProof/>
          <w:sz w:val="22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C923A2">
        <w:rPr>
          <w:rFonts w:ascii="Cambria" w:hAnsi="Cambria" w:cs="Times New Roman"/>
          <w:noProof/>
          <w:sz w:val="22"/>
        </w:rPr>
        <w:t xml:space="preserve">1. </w:t>
      </w:r>
      <w:r w:rsidRPr="00C923A2">
        <w:rPr>
          <w:rFonts w:ascii="Cambria" w:hAnsi="Cambria" w:cs="Times New Roman"/>
          <w:noProof/>
          <w:sz w:val="22"/>
        </w:rPr>
        <w:tab/>
        <w:t>United States Environmental Protection Agency. Understanding Global Warming Potentials [Internet]. 2023 [cited 2023 Oct 9]. Available from: https://www.epa.gov/ghgemissions/understanding-global-warming-potentials</w:t>
      </w:r>
    </w:p>
    <w:p w14:paraId="147CDECF" w14:textId="47959F83" w:rsidR="005C55FE" w:rsidRPr="005C55FE" w:rsidRDefault="00C923A2" w:rsidP="005C55FE">
      <w:pPr>
        <w:pStyle w:val="Normal1"/>
      </w:pPr>
      <w:r>
        <w:fldChar w:fldCharType="end"/>
      </w:r>
    </w:p>
    <w:sectPr w:rsidR="005C55FE" w:rsidRPr="005C55FE" w:rsidSect="00811F53">
      <w:headerReference w:type="default" r:id="rId8"/>
      <w:footerReference w:type="default" r:id="rId9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870C88F" w14:textId="77777777" w:rsidR="00706D9D" w:rsidRDefault="00706D9D" w:rsidP="00A7044D">
      <w:r>
        <w:separator/>
      </w:r>
    </w:p>
  </w:endnote>
  <w:endnote w:type="continuationSeparator" w:id="0">
    <w:p w14:paraId="7D297E57" w14:textId="77777777" w:rsidR="00706D9D" w:rsidRDefault="00706D9D" w:rsidP="00A7044D">
      <w:r>
        <w:continuationSeparator/>
      </w:r>
    </w:p>
  </w:endnote>
  <w:endnote w:type="continuationNotice" w:id="1">
    <w:p w14:paraId="38B99F28" w14:textId="77777777" w:rsidR="00706D9D" w:rsidRDefault="00706D9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40644712"/>
      <w:docPartObj>
        <w:docPartGallery w:val="Page Numbers (Bottom of Page)"/>
        <w:docPartUnique/>
      </w:docPartObj>
    </w:sdtPr>
    <w:sdtEndPr>
      <w:rPr>
        <w:rFonts w:ascii="Cambria" w:hAnsi="Cambria"/>
        <w:noProof/>
        <w:sz w:val="20"/>
        <w:szCs w:val="20"/>
      </w:rPr>
    </w:sdtEndPr>
    <w:sdtContent>
      <w:p w14:paraId="359DFA3D" w14:textId="2FC5B771" w:rsidR="00A7044D" w:rsidRPr="00A7044D" w:rsidRDefault="00A7044D">
        <w:pPr>
          <w:pStyle w:val="Footer"/>
          <w:jc w:val="right"/>
          <w:rPr>
            <w:rFonts w:ascii="Cambria" w:hAnsi="Cambria"/>
            <w:sz w:val="20"/>
            <w:szCs w:val="20"/>
          </w:rPr>
        </w:pPr>
        <w:r w:rsidRPr="00A7044D">
          <w:rPr>
            <w:rFonts w:ascii="Cambria" w:hAnsi="Cambria"/>
            <w:sz w:val="20"/>
            <w:szCs w:val="20"/>
          </w:rPr>
          <w:fldChar w:fldCharType="begin"/>
        </w:r>
        <w:r w:rsidRPr="00A7044D">
          <w:rPr>
            <w:rFonts w:ascii="Cambria" w:hAnsi="Cambria"/>
            <w:sz w:val="20"/>
            <w:szCs w:val="20"/>
          </w:rPr>
          <w:instrText xml:space="preserve"> PAGE   \* MERGEFORMAT </w:instrText>
        </w:r>
        <w:r w:rsidRPr="00A7044D">
          <w:rPr>
            <w:rFonts w:ascii="Cambria" w:hAnsi="Cambria"/>
            <w:sz w:val="20"/>
            <w:szCs w:val="20"/>
          </w:rPr>
          <w:fldChar w:fldCharType="separate"/>
        </w:r>
        <w:r w:rsidRPr="00A7044D">
          <w:rPr>
            <w:rFonts w:ascii="Cambria" w:hAnsi="Cambria"/>
            <w:noProof/>
            <w:sz w:val="20"/>
            <w:szCs w:val="20"/>
          </w:rPr>
          <w:t>2</w:t>
        </w:r>
        <w:r w:rsidRPr="00A7044D">
          <w:rPr>
            <w:rFonts w:ascii="Cambria" w:hAnsi="Cambria"/>
            <w:noProof/>
            <w:sz w:val="20"/>
            <w:szCs w:val="20"/>
          </w:rPr>
          <w:fldChar w:fldCharType="end"/>
        </w:r>
      </w:p>
    </w:sdtContent>
  </w:sdt>
  <w:p w14:paraId="5C511C75" w14:textId="77777777" w:rsidR="00A7044D" w:rsidRDefault="00A7044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1A35EC6" w14:textId="77777777" w:rsidR="00706D9D" w:rsidRDefault="00706D9D" w:rsidP="00A7044D">
      <w:r>
        <w:separator/>
      </w:r>
    </w:p>
  </w:footnote>
  <w:footnote w:type="continuationSeparator" w:id="0">
    <w:p w14:paraId="341ED28C" w14:textId="77777777" w:rsidR="00706D9D" w:rsidRDefault="00706D9D" w:rsidP="00A7044D">
      <w:r>
        <w:continuationSeparator/>
      </w:r>
    </w:p>
  </w:footnote>
  <w:footnote w:type="continuationNotice" w:id="1">
    <w:p w14:paraId="535AF669" w14:textId="77777777" w:rsidR="00706D9D" w:rsidRDefault="00706D9D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F71D7F" w14:textId="77777777" w:rsidR="009A1163" w:rsidRDefault="009A1163">
    <w:pPr>
      <w:pStyle w:val="Header"/>
    </w:pPr>
  </w:p>
  <w:p w14:paraId="14BDCD23" w14:textId="77777777" w:rsidR="009A1163" w:rsidRDefault="009A1163">
    <w:pPr>
      <w:pStyle w:val="Header"/>
    </w:pPr>
  </w:p>
</w:hdr>
</file>

<file path=word/intelligence2.xml><?xml version="1.0" encoding="utf-8"?>
<int2:intelligence xmlns:int2="http://schemas.microsoft.com/office/intelligence/2020/intelligence" xmlns:oel="http://schemas.microsoft.com/office/2019/extlst">
  <int2:observations>
    <int2:textHash int2:hashCode="SBU7QIfstZNc2x" int2:id="0iO52m7D">
      <int2:state int2:value="Rejected" int2:type="AugLoop_Text_Critique"/>
    </int2:textHash>
    <int2:textHash int2:hashCode="o/7Rgs25/XOkY0" int2:id="5DgYbWBZ">
      <int2:state int2:value="Rejected" int2:type="AugLoop_Text_Critique"/>
    </int2:textHash>
    <int2:textHash int2:hashCode="TusF/3caZm48oF" int2:id="5T2R5T69">
      <int2:state int2:value="Rejected" int2:type="AugLoop_Text_Critique"/>
    </int2:textHash>
    <int2:textHash int2:hashCode="mItPKfC4jf1lva" int2:id="CDOCSiUT">
      <int2:state int2:value="Rejected" int2:type="AugLoop_Text_Critique"/>
    </int2:textHash>
    <int2:textHash int2:hashCode="isDnsZsa8BpfRR" int2:id="CxtiMDiT">
      <int2:state int2:value="Rejected" int2:type="AugLoop_Text_Critique"/>
    </int2:textHash>
    <int2:textHash int2:hashCode="3eiS2uWzip28RV" int2:id="F65VxApL">
      <int2:state int2:value="Rejected" int2:type="AugLoop_Text_Critique"/>
    </int2:textHash>
    <int2:textHash int2:hashCode="DxWcKjQChcxKnA" int2:id="HAOD73Vo">
      <int2:state int2:value="Rejected" int2:type="AugLoop_Text_Critique"/>
    </int2:textHash>
    <int2:textHash int2:hashCode="4RoV8ntlTU3/gu" int2:id="HarIa7WS">
      <int2:state int2:value="Rejected" int2:type="AugLoop_Text_Critique"/>
    </int2:textHash>
    <int2:textHash int2:hashCode="GPVxQVSY85IGOQ" int2:id="IMBeFAG6">
      <int2:state int2:value="Rejected" int2:type="AugLoop_Text_Critique"/>
    </int2:textHash>
    <int2:textHash int2:hashCode="t/ozsUfxzS/nig" int2:id="JZzTp6y2">
      <int2:state int2:value="Rejected" int2:type="AugLoop_Text_Critique"/>
    </int2:textHash>
    <int2:textHash int2:hashCode="JmRK3K15AbFfev" int2:id="KGG0Kjbt">
      <int2:state int2:value="Rejected" int2:type="AugLoop_Text_Critique"/>
    </int2:textHash>
    <int2:textHash int2:hashCode="0vU+7sK73x8KU1" int2:id="NGFmQfQf">
      <int2:state int2:value="Rejected" int2:type="AugLoop_Text_Critique"/>
    </int2:textHash>
    <int2:textHash int2:hashCode="29EZ9S5nHfC0rE" int2:id="QAvLAk5x">
      <int2:state int2:value="Rejected" int2:type="AugLoop_Text_Critique"/>
    </int2:textHash>
    <int2:textHash int2:hashCode="Vco5x9EhKIsVpo" int2:id="Tulh9NZW">
      <int2:state int2:value="Rejected" int2:type="AugLoop_Text_Critique"/>
    </int2:textHash>
    <int2:textHash int2:hashCode="ip4kRIq/gizmzt" int2:id="U1sSahJ1">
      <int2:state int2:value="Rejected" int2:type="AugLoop_Text_Critique"/>
    </int2:textHash>
    <int2:textHash int2:hashCode="7sWWf6QLUzYKFQ" int2:id="VhMr5JDl">
      <int2:state int2:value="Rejected" int2:type="AugLoop_Text_Critique"/>
    </int2:textHash>
    <int2:textHash int2:hashCode="VjafIYC3/Q0CeY" int2:id="XcXgWksF">
      <int2:state int2:value="Rejected" int2:type="AugLoop_Text_Critique"/>
    </int2:textHash>
    <int2:textHash int2:hashCode="VHquZy+RJiC6RU" int2:id="YnlLXZCQ">
      <int2:state int2:value="Rejected" int2:type="AugLoop_Text_Critique"/>
    </int2:textHash>
    <int2:textHash int2:hashCode="94/3Kadj51l5TF" int2:id="Zalff2tQ">
      <int2:state int2:value="Rejected" int2:type="AugLoop_Text_Critique"/>
    </int2:textHash>
    <int2:textHash int2:hashCode="IyD/EBpuebGCGU" int2:id="Zqslbuuv">
      <int2:state int2:value="Rejected" int2:type="AugLoop_Text_Critique"/>
    </int2:textHash>
    <int2:textHash int2:hashCode="ZL3RDC8dWke1O1" int2:id="agbWmjTV">
      <int2:state int2:value="Rejected" int2:type="AugLoop_Text_Critique"/>
    </int2:textHash>
    <int2:textHash int2:hashCode="liCzgrwLRKPHqZ" int2:id="dlxkjuvQ">
      <int2:state int2:value="Rejected" int2:type="AugLoop_Text_Critique"/>
    </int2:textHash>
    <int2:textHash int2:hashCode="2ARMoyGZMgnD1Q" int2:id="ePJaGKRh">
      <int2:state int2:value="Rejected" int2:type="AugLoop_Text_Critique"/>
    </int2:textHash>
    <int2:textHash int2:hashCode="o4CrMCeKhFEJVG" int2:id="jdhf733E">
      <int2:state int2:value="Rejected" int2:type="AugLoop_Text_Critique"/>
    </int2:textHash>
    <int2:textHash int2:hashCode="d6DNFbay2QHtnJ" int2:id="nOCzyekw">
      <int2:state int2:value="Rejected" int2:type="AugLoop_Text_Critique"/>
    </int2:textHash>
    <int2:textHash int2:hashCode="x1N2sESC9/A8jU" int2:id="tASOl5XO">
      <int2:state int2:value="Rejected" int2:type="AugLoop_Text_Critique"/>
    </int2:textHash>
    <int2:textHash int2:hashCode="FZdd4WMyX6vXo/" int2:id="wZxl04BK">
      <int2:state int2:value="Rejected" int2:type="AugLoop_Text_Critique"/>
    </int2:textHash>
    <int2:textHash int2:hashCode="VfeZERU6p4Srm8" int2:id="xGTKSIkX">
      <int2:state int2:value="Rejected" int2:type="AugLoop_Text_Critique"/>
    </int2:textHash>
    <int2:textHash int2:hashCode="ZUBrhPLNw6uH3p" int2:id="zG1HrUag">
      <int2:state int2:value="Rejected" int2:type="AugLoop_Text_Critique"/>
    </int2:textHash>
    <int2:entireDocument int2:id="6CSjJLMS">
      <int2:extLst>
        <oel:ext uri="E302BA01-7950-474C-9AD3-286E660C40A8">
          <int2:similaritySummary int2:version="1" int2:runId="1682539241393" int2:tilesCheckedInThisRun="1105" int2:totalNumOfTiles="1105" int2:similarityAnnotationCount="24" int2:numWords="13735" int2:numFlaggedWords="477"/>
        </oel:ext>
      </int2:extLst>
    </int2:entireDocument>
  </int2:observations>
  <int2:intelligenceSettings/>
  <int2:onDemandWorkflows>
    <int2:onDemandWorkflow int2:type="SimilarityCheck" int2:paragraphVersions="386EF8A8-14D97FBD 14460B2B-2477B402 5E2724B2-77777777 1EB7A3B9-77777777 4821F9B6-71D8BFA7 5A75910F-05D4249C 6B4AD366-5D9B0A62 309CDFED-795FD3E1 0D4741EB-77777777 01B89E68-77777777 22A19A94-77777777 2CB3EC59-77777777 0D7ECEE1-77777777 54D33839-77777777 4620BC2C-77777777 70DFB92D-77777777 51CFE157-77777777 2F04B952-77777777 63465C26-77777777 1D4A0416-77777777 3B8B7125-22DA6151 3B567B21-77777777 2333A029-69D0F48B 66FD9D42-405B7163 6BC40887-31D058F2 20F11BAD-03BF9F8F 2A67E49D-45A0D024 0DDDE619-46ED45B5 490CF656-34CE88D8 62AB537F-5310458F 25A1C64C-77777777 180B760A-65555787 0B4C0FC5-1AB128CE 27FA9D05-5466A3A1 00A03707-05B8B445 70A28925-6117741E 6F80DB4C-3E08E170 62B82680-72A3AB08 0BE546F3-4D9B3DDD 345B25D5-77777777 27C7207E-3B285B6C 1D363986-66B3A3DE 4449828D-77777777 71A4F2C2-77777777 70467C88-75EACE82 1CB041AE-450B63E9 6104B603-0CC77F2A 5C661B37-6A6631AA 712B1F65-7CA45256 46F7B4A3-62974FB6 731DB423-3C899FB6 5594A0D1-77777777 41EA66BD-77777777 7EFAA666-77777777 70CE9F6C-77777777 05EE1FDB-77777777 1B48C5DD-77777777 6B65421C-77777777 26A615E6-77777777 1E2F0CEC-77777777 0E0F868A-67255728 65D3F950-77777777 10107231-77777777 3D900E60-77777777 5A8446B9-78433F89 206B15B0-717220AB 651D045A-77777777 2094506F-425C2C51 156B956A-08B6FE3D 404B7DAC-6C382383 707C765E-382D4008 71D5F52C-77777777 382B9118-77777777 5546773D-77777777 0B594DAF-77777777 08E177B3-77777777 4CB9D0A3-77777777 1F584613-77777777 18851415-77777777 36CDA088-77777777 09945D0C-77777777 0848A1B8-77777777 6570C0B2-77777777 7C1EF815-77777777 4B20251B-77777777 43F4BA10-77777777 1E92DFBE-77777777 66323770-77777777 2F85B1FC-47E477CB 0ED9D306-77777777 55814E97-77777777 098D4872-77777777 0C210499-4BB39588 25FCCD23-77777777 6E567561-77777777 48C924A0-77777777 678EF6DF-77777777 434F590D-77777777 561813C6-77777777 57621B0E-77777777 69B4BE2D-77777777 0EFF1A6D-77777777 6BA58317-03BB141B 35C8A3C3-77777777 58AAF502-77777777 1A9EBC8D-06E26DC0 37990FAE-6B941C9C 2C1A7F50-47D57A98 63CCF827-7E153897 7822629F-2F3BECE2 28FB652E-708C4D46 517D6805-59DBF8AC 66DFD458-198115A5 415863C3-77777777 76F809AD-77777777 7C8B9CA3-77777777 13051BBE-77777777 70FB133C-5F7598EF 6B1DDCC1-4F0B222D 7B1FB9D8-77777777 0B298823-77777777 7E7AA7A0-77777777 427DA8A0-77777777 3F5372E3-77777777 7F6B490D-4CC8F280 5C640B05-6ACF9498 0507B728-1899BE43 63C9CA47-77777777 4F61F968-77777777 1E440776-77777777 32DEEF98-77777777 14FF47B1-77777777 206E0467-77777777 51D626AA-77777777 1F963A7A-77777777 0AFB36B5-77777777 626E6EE8-77777777 6FA23096-77777777 3C2ED378-74A8AC89 457CE266-77777777 63062C1C-77777777 1AEDC62B-77777777 2ED826BB-77777777 3C4C5FDB-77777777 59063836-77777777 561278A3-77777777 1DAADE28-77777777 4DD00E2D-77777777 082812EB-5BAF3162 6B0670F7-5E561284 27112FB1-2D939AC6 49AD026E-6BADFBDE 6B93B422-77777777 51098270-77777777 7C8006C1-77777777 5572C4C8-3E3D6F9A 55EF47C0-26E60BAC 625A9DAC-7DCF7C17 1BD86708-30C923B1 069AE288-5D8D51FA 118ED437-2F700724 77CEBCA7-20E21773 266D4DD1-74BEF47B 39400933-4122291E 7728D572-62478EA6 40E73CDA-032AABB1 3D7A32D2-7857C03B 17A2E8AF-77777777 5FC541A3-77777777 2D73EFAB-77777777 53BE4AB6-77777777 46450EEB-77777777 625A2F4D-77777777 38D58653-77777777 728EE076-77777777 6E46058D-77777777 0F4FE7A3-77777777 077623F9-77777777 5A4EAD12-77777777 17526C6D-77777777 50163FC1-77777777 0098A4C3-77777777 7AF5718D-77777777 35122E94-77777777 1591A8A1-77777777 0FFED932-77777777 3EDF0930-77777777 0D704EDB-77777777 288DE7EC-77777777 670723B2-77777777 17F15123-77777777 1FC26DA7-77777777 00F57384-77777777 635D4C3E-77777777 0D42D6B2-77777777 58332661-77777777 3D544E86-77777777 66554B1C-77777777 712F689B-77777777 42CCF0AE-77777777 4B3A0C1E-77777777 0CEFAAA0-77777777 617179CA-77777777 595A2707-77777777 08A0C52F-651B2C9A 0508691A-157B187E 58110041-695BD05D 75D02C84-6C04A117 57C1B47F-54B8896F 1DE577FA-77777777 3F347C97-145628E3 406873E2-77777777 0BF71D7F-77777777 14BDCD23-77777777 359DFA3D-2FC5B771 5C511C75-77777777 6A6EA916-32229EC3 3259AC2D-2C9FD8CD 352F0580-532F2E90 67F2E075-1E0EF2E2 6B99C3FD-273A1A2A 0500B8CD-4031CDAA 07BE3591-5152A455 2719ABC8-4356E86F 1EDFE2A9-6AE915C1 0E07406B-36D29548 473F063D-5B3BE58E 4C420C1A-7A13E4B9 1CD72F11-6D0CA1B5 06356F0E-18A48C53 4AF21153-7BA81175 438F818E-79B2B661 736A0DB5-580B9143 469CD2E3-4ED09214 09532B4E-3280E1D5 56B104D5-156476AF 601353BE-4A29C3EE 60807D3C-3F4E6FAE 215C3C3C-5F8E6F69 6A7FA116-75732B34 3D53BA49-5E4D56E9 501E4E92-580C0D92 35B91EE4-61718D94 19E2E13B-5C51440D 2FE74417-34AC8608 562BEDE9-720A3E4B 6E52EF64-39B3FFF5 7EB6B0CE-496F1D37 41A9DB2D-46C09E32 79755E0A-4ED5B370 26A592BB-61E10D77 38FAD565-2657FF56 09D945C8-36A38A67 6F56C512-3B01577A 6ED34550-3D85B6CA 3A16FEFB-4DC24A8F 1F40B2D6-31B32E5C 10197271-4206542A 3B482375-6AF1C1A3 59850124-6D9CCC2F 6BD248D3-66004B29 7D40AB5A-72322C8F 34FAA0B2-04DA7656 0DF39007-17ACEFD1 53E91B55-6078DC85 30CA6DF6-17B0D1FB 60E9474A-757440BA 7060C250-07E428C5 4B0B6E7F-56FCB128 109AECA9-37253016 2275BFCD-28B28CB1 0D4C69A5-5E6B2CBA 477DA1B4-2F55871D 39B14A29-4D0F7462 6176E394-7698C139 2905990E-2A24720A 56CD8454-3AA6CA16 255A66FB-4278A43A 182D6435-6F0BC3D6 206A0180-1C8AA397 1DC8407A-1194E608 265E4BE8-2D8888A7 52F7222E-115E2CCC 6DE71494-6557A11E 550D51BF-07281881 7B060073-26D37916 304C237B-19D905A1 73F9E824-6F85B003 554BB1B3-76BE514E 53ED0D59-7E422507 4825E9B2-62FF2DF6 71832DC0-1706DD3D 507F01A8-7D623D54 2264F716-4F35FC8B 1667CEA0-6DCCE9E4 276E9C7B-2840B567 5975D1AE-35B9B3A7 17F9E67E-302DD00E 690C20ED-3DEDF00E 115803EF-6C1F1450 789BA783-7F5B28FC 06763591-585338BC 7FF1C195-284ADAA3 789C5D06-5AB269FE 510ED32E-379E7C72 40C874FD-6935C28B 653CE041-557BEE28 6B740F5A-68938060 5E7DE58E-7DB0D42A 1EDC6E27-517DCAD8 097A816C-61DB901E 3BC3C900-0813C4A3 6102EAC0-7BA0FA1E 47F4BB37-72975B90 12BF034D-33A0A803 4D4FB42C-3D9F99DF 05BFD3CE-4E752BEE 2B2D34D1-0E6C6826 00500B80-03C841AD 19D5CB40-348C4B69 39E30E00-561C6DE2 569CDD3D-0204C33D 5AE044E6-0BC2B3CF 68C0204A-218C3664 2DA3B6F0-0035A34F 7CADD8EB-24C6B710 3227D2CB-623AF1CF 3CCE8073-002336B6 59229949-6FE437B1 1F5F79BC-0535D284 2CCDF093-7CD9BD7C 7392F19E-4CF1A95A 674C3FC5-6DFAC56C 73374EB1-4874B75F 2BD2CC3F-0AAFA51B 50F24EBF-605FBF68 7AC3E8A0-0925CF4F 18C4AC58-4365B504 4C146F07-16853AAF 46F44F30-3381EA02 258EB0A4-489D3623 6E1B5300-3E17E9EF 294C1585-7EDC380B 66E26628-6BCAADF9 1675FA61-5D8EE188 471319A7-74C64F6A 42CC0145-204CE0E9 27599999-56A90EDB 6A8320C3-63BF2FFF 438CBEAB-44C04EF8 097B7A32-20A24BA0 610B7BFF-0D3BF033 10A0C972-4F7A9B69 035CCBCC-2DA8DE8B 1A02F920-426E3457 7F1BF3F3-18DAD024 6E6A9B60-1D6FA316 0AD79383-5ED04AB2 0B42AFC8-77CE8858 6287CEAD-774DC429 0F10B711-2B4828FA 0F4BB017-0A58D704 65AF1C93-0D3D5FEA 09E8126A-069554F9 27172C46-29E99A71 3F0A4302-01D6AD8F 07B98BCE-23CCE586 74351CC6-068DFD5C 349DC7F3-103D54F8 240C7E09-1BF15775 47FE08F5-386CECC2 77AA680E-5F39E74D 5F66E51C-5C7098A9 09703F1D-011BC1E1 3231EA24-20E9970D 3FF0402B-78264FC5 7EDA8A55-70CF43C8 20F9E17B-5A683C60 2D4BF63D-35176A49 563251BC-365400E8 63766F63-4FB3A038 36622925-6AF965F2 6ED152F8-4B6B4B11 6F68EED3-6887E8A3 279F02E0-3C549E0C 1A3E0659-15400CEA 588635EF-296D2B27 2FCFF51B-5C1D4FE2 57FADA22-6B8E6D56 4D8F3593-47D7F786 0A071F79-4DA9F91C 4E4F1AFB-0DB4608A 706F14A9-1185F1BE 707884DD-6E2B99B3 5A8DFAA9-3F33211E 13D60049-553C2102 13D5B0A9-7ECB25CF 07E70975-7AECEF87 45627A9C-6EADFD75 6E0699D8-23E1759B 0E48F83F-0742CF69 20683745-3824D72C 591D1640-785F9091 351DCC88-035AB00B 533C5D77-19B44FA8 4DDA72D3-278A4388 5073E543-52767F78 092F28AA-2704EF71 7137B5C1-1DFF9414 0144AF91-70E07DDB 43100A4B-6F493C68 5967B710-7C4BA581 7AE6C19E-37A6325F 019EBE51-0732019F 72E094B5-5DA92C09 2CB5D054-35609B9A 5605E1A2-7E4D84C1 3AADE9C1-03629B85 3CED6C27-78F4EC25 7B5AE23D-618F770C 68A648B3-57D6EA0A 4E3FF5AF-6ADD63F0 06C121AE-4A493276 3A35C14A-2CCA60CA 3B450CC0-6163D3BF 41D9F594-60D25FFB 61AF01EF-563E25EE 11EA1F7E-7EEAE3D5 5DC6ED4D-6714356F 338A9C95-0D52D60B 67A5D266-392A1866 5F857DD3-1EF6C3AB 1F3901A3-7BBD3CF3 690098F6-2548B347 56F911E6-74584B4A 2C307A0D-7A4D3A22 3FD36FD0-02B35E7C 2D7556C1-29420423 098DFBF0-14336F2C 2706E727-3DEA1AFE 4EDE8927-591A688D 4A4069AB-70F2D8BE 2422B06C-2F71F220 61D6D6E8-41628E44 09FF5A8D-29DFCF45 244185A7-68846E0E 00B11484-356192F1 3219902C-40BF14B2 19BCB04B-64A58309 76C3EB95-7CAD39F0 5531B820-6529C0BD 6F718D59-0DD3F27F 7248747C-2CF7CF5C 60A99B47-51D70899 65B6D1BA-5EEC17E2 3198ABBB-70A79431 4900F2A2-12759286 4469188D-53C03478 024DD2F0-78B7196E 7EA1FB54-1D102F76 2733C3ED-29A30B4D 07F00FA0-63673AD7 1F942D44-6C2A252B 12994FC4-3E283DFD 1E95BF50-42F03D52 71D920DF-156D5C5E 31CF0FC9-085A9175 6F9D66C3-0C242173 047C3164-1763918B 2D65FC81-64AD5EBC 02327115-77777777 0BF71D7F-77777777 14BDCD23-77777777 359DFA3D-2FC5B771 5C511C75-77777777 04B2AEFF-147246FA 29C2616D-5EA43B02 460FE0A6-3505AB32 0125C3AB-3C046A4C 7B0BAAFC-74EDF1C5 0BF71D7F-77777777 14BDCD23-77777777 359DFA3D-2FC5B771 5C511C75-77777777 1A1715DC-77777777 02AE6B92-77777777 786180ED-77777777 4F9BE97A-77777777 3816CFF9-3C868713 09EE29C6-057D6EF8 10C54CF3-57DCFD72 7C25CCB5-77777777 512B3211-77777777 012C88D3-6623D1FA 0369A6B2-5EF063B8 5EC1F23E-4A6CD714 5177104F-4C83F66D 5FB99418-7D919D78 6D733E0C-5652F7AF 213FECF3-5E433F2A 47F4CE6A-17292A14 792050AF-159F8A2F 2484E01A-77777777 189613AC-77777777 507D793C-77777777 78A0E522-77777777 4F835099-77777777 67C4535E-7BB7D22C 71BF187C-77777777 6E19A87B-7CC309FD 69615A56-61632E36 56D3858F-34F0BED6 0BB7A382-12D5DCD4 166C1171-54DB0A58 1F085C90-3D3ADE39 6824A825-77777777 61539358-77777777 1ED3CBD8-5E487321 3E3FD48B-1C75A2DD 1EF41FA3-353D15CE 166E6A10-037A5183 24E7A3FB-0695C19F 658AA88D-3A3198A0 0014A4F2-7228B4DF 1371174C-1F57A2FE 22F06CB8-77777777 7C87895C-77777777 76AD894D-77777777 7A794AFA-77777777 74976B90-1A3E4A57 700672EA-77777777 3AAAAD31-780B8B1C 40C30E3D-6DE4A2B0 1606180C-1DE30AE6 02D54EB1-3E117EA0 12FD447D-1EAFC63A 4C3896F8-33B07174 32048A8E-77777777 734427A0-77777777 5B7C8118-06F7E52A 5271595F-6F1F3893 617E81AD-6A7308E0 4D41C6D4-3947A295 20A7667A-5854523F 6F758BF4-3B21F456 0B8700C9-77777777 5535DD49-68A230B9 08DB25D9-0897EDE4 5A47AD47-478E0B16 0ACF6685-1C400902 519CBB1B-15AF8241 23669669-35E4170D 04C2DCE5-2B10179C 42A0E7C0-77777777 31E7912F-77777777 25650B92-13D1A45F 30799BC2-6C9B833C 44593266-250693E1 2CEF537D-0863D49E 7462B37B-78E05583 098C640E-513D718F 3D3A553D-77777777 69E735FD-01E4DA48 660F20FF-77777777 36E23E86-2EA72F63 208572B9-5ED1B1DF 3A8EE718-6AF519D7 17444CED-2A9A5770 56A62C13-0A55113D 7E193A14-32894198 3247E555-27654981 0B35C16D-77777777 284A3A61-34247FE7 39DF912A-4B0890B0 50D0B8EC-22A39EAF 7A0B64E1-64CAAD6E 222A0C9E-25D9C2E7 4232CD0F-40D84D11 31F1931D-337AA459 72530634-2ED4BF4C 7621FC3D-39BD97C6 3B9B1963-7C82F785 10D69A09-2AB9F93B 13E01813-77777777 17084B59-77777777 7EC151DD-3549B4DB 596E7C5A-67AC0F9F 7EA56647-114BFCAD 2A51ACFA-09382FA3 00C57560-475EA985 1A65BDFA-148D0354 41A17114-77777777 697BE727-77777777 515FA9AB-77777777 5DFCF18A-77777777 4C35DA6A-4BCB34F7 4908EFFF-77777777 3DAEBF7C-683DD337 3AA05275-3320B1FD 3388388F-0858F7E0 0BEE8890-582A125B 58F9C225-610F1FEC 7BFF6349-4AF18221 1C488C09-714B977C 0099EA60-2630ECF1 2BC10BB0-77777777 27EA3C3A-3DFEB1D1 2A7F4F3E-10B2B3F6 710FB711-32AE911A 02EEF433-74ADB4FC 241B0718-446B034F 44363268-2E1A060E 3BEBF0E6-7899ED6C 6585757A-77777777 4BF8C5ED-77777777 74B8DA54-7DC28D9E 729CD17B-2BBFDD50 7A9A03BA-77777777 018DE338-77777777 3B529D82-77777777 051D5D63-6B71469D 529462A0-73AED7CA 545F7BDA-3767074D 159949CF-2CC67411 21986ECA-34B1538E 6FDF0CFA-77777777 5B01CB9A-11DF41C2 0A91682C-16450734 075621ED-71322251 0E602E95-2B5B61C2 1AE7C76C-6BC20B58 309C9739-068FE201 48DA440A-21D2D75C 78710A3F-77777777 23A31231-6431565B 3BD56E1E-1D0AAB54 05EE3A83-3D5B773A 1F475D41-78F9D15F 0FD139CB-22E21988 15626028-58DDE959 68A2D68B-7CCB1144 4A0D7C5F-77777777 0269153E-5955F00B 51895913-08C226A3 1D2B0FD6-07DE1133 180B47BB-1436CB28 03CB9340-151C7D99 6490DE60-544DE2E2 33DCA836-31E6211B 332DEEAB-12628C61 0429E1CD-65D44D00 180E8EC8-2F47B9AA 01885159-49A1ED76 65A569C5-7CCE751E 15D78B61-64501A36 43BE2E30-4B05D2FD 090ABAE5-58E77D49 5780F066-0F93ACAF 08936E65-3B1BF1D6 7BB08E92-2276ECF5 3F5A7DC3-77777777 59C094AC-1FC939C3 4C147AE0-05B9B51A 48BACEE6-40654FF5 41A01A22-09B9359C 656C3458-397C1A6A 214A5FB7-02467E69 3D46B23E-77777777 5C30C84B-77777777 36175641-0CEF123D 3854D587-249CBBC0 299074AF-77777777 213EB8CF-4C9CA48F 7D17ED11-0EB25FF5 19EEA049-6C17E54F 7287D4C7-6BC50773 5FFAC257-00BBBB72 5837188E-04A9A0EF 31FE5AC0-21F89349 05EC34BF-77777777 51B03151-77777777 4417CCB6-28624551 60154CF7-6B2517AE 2C367A52-342ED457 40FF666B-4081811E 47455047-74B8A2F8 2108ED6A-7B6E0867 02777C19-77777777 6E88CD7A-3CE07A83 113FB696-0AC8CC9C 0F97E8EC-40F3A55D 51CF5F81-5E1BA651 1B8FB36E-65C860D8 72E33516-53381C21 5B4BAE8C-6A50EF9D 11787AB1-3E18DFBA 560788C7-77777777 7A172822-77777777 6E9EE673-4ACDEFF1 60FBB646-5CEA59E4 338C75DF-576847DA 2E92A8B4-56995880 715BC79E-3E054D0D 4B5EE02D-1E3EFC25 11CAEF93-77777777 315589FC-1516C697 75B051BF-096D871B 48346759-77777777 22649153-567FAC8E 09AB78DD-77777777 0BF71D7F-77777777 14BDCD23-77777777 359DFA3D-2FC5B771 5C511C75-77777777 11949C01-072964F5 1CF9F35D-069D8E1E 473157EA-77777777 342DAFC5-7F294B61 7BCDDB87-1A133D97 79B91EF1-7DFC65FC 56CD8A89-77A47949 32958352-0931E15E 022AA07F-77777777 385BD758-77777777 36610F15-77777777 448C6761-3F7A4C61 5966CA68-4B0EFDD9 7722D9EE-77777777 0F0F880F-77777777 61E36005-77777777 6AE77EF9-77777777 4DFF0A85-77777777 5362FA26-77777777 42D7D419-655911A5 6CF08BFC-77777777 633738A2-77777777 588482E1-77777777 39693DFA-77777777 157B7AB6-77777777 3D1F5842-77777777 7689A208-77777777 191A06BE-77777777 7D7F1AE4-77777777 10378FB2-77777777 3E9064AC-77777777 4472FF7D-77777777 0AC0328F-77777777 0A604AC1-77777777 2B20876F-77777777 19F88571-77777777 6E240AE7-77777777 77C32B5D-77777777 246EF451-77777777 39BE2217-57D1DF1A 4E2EAF8F-77777777 7011EDAB-77777777 7AD7A876-77777777 05170476-77777777 5F12E840-77777777 7364C0BB-77777777 7B42ABD5-77777777 47C70BC8-77777777 56805AFB-77777777 152F45A6-77777777 518FAB73-77777777 0FB132D2-77777777 1BF7662D-77777777 0CD12DD3-77777777 4FD7A4D5-77777777 1EDB6D87-77777777 630587F7-77777777 663E0A36-77777777 56BFA18D-77777777 6A87E9FB-68DF1B3E 4DFD0C32-7B3DF7A8 46808E42-18488EA8 176F4809-670CCB02 464B4E1E-32784056 4CDE5683-5A9A33E5 08A9C5F2-60323052 7504760A-258D3126 5A7DFA13-2CE7A521 5E1FC31C-0B082D2C 04E2ECD4-6378EF64 06EEB268-07A83AAB 453AAF77-10A4376B 776A3B53-328C5E4F 49D2FE4A-34402C66 4172C9DA-77777777 6BB67CD8-1A70B37B 52E063B4-77777777 46C092A4-35578321 29F726E8-3FF974CF 21D8FEBC-0ED8F65C 57ABD8EE-54B29C8E 7B7E33ED-4D12A554 44988292-0198B00A 2D680FA7-24D0A12C 7057DD1B-34AEB525 7225136D-5A4F9E2F 0318BF25-119344BC 085378CB-77777777 7BACEA24-27627C9E 0BF71D7F-77777777 14BDCD23-77777777 359DFA3D-2FC5B771 5C511C75-77777777 405C4D92-18BBED75 1339F4A6-29C5EDF5 7B13B0A2-32C76800 3AB5B415-577CED5D 61BCFB50-0CDEDED3 18A8A340-4E482E30 5A5F63E0-77777777 18877BC4-50F6E38F 20A3DD8E-725C00C7 497751C6-378AACF8 0188F3D2-54C2E6A1 7DFE7F6D-008AFBAC 276B6506-5684680C 5E0F4FE6-30986FB3 1FFB4ABD-6302009D 0BA0E1D5-5EDE7807 6712427B-17AF7B17 1536970F-27D9B2FB 4AD4BDAF-77777777 5E7DBE0F-3D8E561A 18F13D56-1889F785 79CAD7B1-7FE95525 75C19E21-3574769C 1FDC4982-4FF7166A 60FCBAE5-5523AEE2 5A9AC5A5-54F8EDCA 0148B2DD-6CC7487B 58824AFF-34347851 5B3305A2-5BF888FA 717B7194-77777777 27C13414-68ABB895 39F799BD-1ED51D33 6AD1C385-70CDE4AC 0C46B9AF-25CA8EB3 104E2580-66D13860 21015873-036CA26E 4BAAE90D-79A00A7C 73545D4B-0BBF1D8D 7519C730-3DDD7048 36C72302-73294DA0 10D8094A-77777777 4AE90CD0-1293DA4E 699D527D-4D2A9A75 537277D3-76745637 696BC180-681C6268 65EB4242-23F81550 0D59DA5C-7F565641 4B1AC2FA-2E3804A9 090E1CFF-3617836A 4ABE144C-3F193FF1 5478AE16-46B6D080 6E388828-77777777 09CC4C70-6E699112 7D9D195C-62EF3FD2 0EE2D2DD-0F7044DE 2EC02641-610EA980 1C884769-0A897DD4 332838AC-57ACD7D3 2912FACC-1CE0A121 33D07D6A-709242E8 63B1A311-361DA8E8 1F88A9EA-2AE5920B 330F736F-77777777 72CC43E9-44206798 215632A3-2A330385 02E16DC3-021ABBDE 1D3C7D73-56A5F01D 34A573AE-36F978C8 4A53AEF4-1B9B5EE2 076BB131-3293CFDB 114DC7FB-6B99D089 1D8EDEFC-06E1F8A8 29CFE7DB-260CF344 50EB9A11-77777777 79825337-59DD2DF3 17BF6B68-1538B09A 2588232A-3ADBB7F2 72B9C671-1A2C9B01 5BFEC221-3C4331E8 576A472D-78DE6220 2339655D-06676575 15453057-47ABE87C 18F42C97-2902B29E 47667D82-678B1B82 4AE7DC64-77777777 3BFEC191-5EAB2856 3754BE54-67374A79 49167083-4F30FEFD 7CE71CD1-25B3137E 494965DA-08A8EE72 1FD533A4-239BBA69 512ACD14-284B26B6 038D6567-6618E26A 4D422FAD-63B2F597 2ED29174-63849013 136F4B4A-77777777 2FA81F3D-6F980A28 5FC33A54-36CA97E5 5FA19A2E-1531ED4F 55A4C59B-37699D42 2D3D9E8E-0DB46BD0 2FF87FDC-6D1636D7 6B4DDF54-0842D377 4C7EA840-06B72B5D 6087C607-3C074BED 285E5EE2-7EF8A553 5D906440-77777777 0762C16C-23EB6660 72A2FB5D-18C34938 7192024A-16DCA2BE 096EB31E-295C0BBF 76DA3E77-4B3B651E 2D9B60C1-40A31BB8 3CDB99F7-4C6B4A4B 76598DE0-4B0E0107 205604FB-734A44F4 45B5579C-03443590 70D8CEF1-77777777 4887F8EC-6AC77E99 23655BDD-025090A6 0281F6DE-67C9EB6C 4EE8645C-48597424 445F02BA-2AC954C2 0BF87A3B-08C55B7D 5675E90C-1653890E 003A441E-1DBD8BDF 7F80B00F-0BAB9CD1 41DAE617-51ABB73F 61ACCF63-710929F8 3DD7B1B3-77777777 16C8EB8F-0C42A834 35018406-743B949A 1632A111-2CC0BD40 2F59B636-792909E7 1FAFEF77-366DD1F6 3B826466-2E1CABB3 1452716D-1CF3C9FF 3A929BF4-4F98F88E 034B7B31-3A842CEA 73C33532-7BBBD1DD 6821C5A7-77777777 72A89745-6F6F08B6 48C018B8-11AE3105 0C811EFE-629B4CE1 508EA913-7AE13930 0BF91D97-2D5BE465 6EF0DB9B-3955B735 2925BA87-28622ECB 296AC26A-59A9E09C 19E049E9-651AA9B8 0566A1BE-4AEDEB02 4B02A178-77777777 3EF9447F-245D8C89 7BC5960C-33E53152 661A495C-7AA1F08D 197D4A22-3196424A 7691A98E-6C79EE77 4D22970F-1CBE466A 4309F8A2-4AA01BA9 7A026F64-7B520359 40D5619A-14576F30 55D5F86D-79512FAB 0329FAA3-77777777 7C80FCE1-3A9EABE8 7B723062-7435B5A0 66B71F0D-4B85ACDE 1A2F34E1-6245904C 200C5895-6AE3CC51 14AF127D-0063E0E4 1B650E65-12B74C78 550B26F2-1CFD4F92 0322957E-3CE249D2 5BF7130E-5036C8AB 252944BA-77777777 3B3E5A3A-60BD179E 621847EC-513FFDE3 588C154E-1EFBC01D 111A32BF-3B05D96C 351981F5-6DFEAF28 2E9B732A-5578FCA8 1C9DDFF6-1D81A3F5 269958BB-117BA933 18DD09A8-5016D009 0722C1C0-1637C030 40395F37-77777777 74069F50-73D4BFE2 3D1AB434-43D2481F 447FF759-7525B363 7C40DD9B-425FCCE8 5F828010-7044C881 2C77D04A-19CCF01B 0B7E5EA2-6623FD5E 3EAEE33E-0DBBFCE2 047C1767-7FE115A2 740A13E4-7907D625 6910FEE0-77777777 4C0EBAF4-3CAF31AB 6C270BD6-28113A13 30FE11D8-37EDB349 1DFF641C-3503BCD4 69B05B70-6B6FEB87 2DB0CCA7-3FAB8411 72A7EAE5-31F65AEA 639AF490-530A9B92 638122D7-58FF24B4 126E5957-4F2FE01C 158094B7-77777777 00D5FA5D-7AB58063 2BF27902-200B5D96 1019168D-6F1214A3 2D82CF84-23AEA68E 0E5FC433-7E385A71 0AF68E11-52F29E7B 2FB4E07B-40B6B138 4F65C17A-3BB997B2 6A4BB273-59FD6626 2F8DF373-69449B84 26618713-1AC0EB7E 43150DEC-77777777 19C3F3A6-3BF5CD5A 0D66E3C6-5FD3C38B 3F3CECCF-5A01A122 1F559EC9-0B8F75F0 32B959D7-7EA074E5 0BB85843-7DDA4181 3A1EBCEF-390FE1CF 13542BE2-31568410 7358B7C8-5F1526B0 1A1095BC-497A15B7 4C3CE696-77777777 5766D3F2-6B9FD6E8 1EDDC162-6E0482C8 3C50979B-3E1A2047 7AD4E853-0B5513BF 54E1C23F-59E33298 73E5BBBB-7C18D180 4F5FF4C3-5F2A04FF 0E2A942C-6A0EA13F 34EF84CF-4E4CDC55 075D268D-75AD78AD 6CE98AA4-77777777 5678A00D-1AFB6FD9 6CA0F0E8-3AFE99FF 7546DA7B-54668E06 3A389798-7D635378 281C8640-668613E2 69570B88-40B5B784 4B6248C8-164E2ACE 469CBF65-4FCCF13C 09390B30-044F60D2 12CC9F09-7441F97B 4C520A20-77777777 025B5E2C-220CCF6F 06386AB8-607E9097 3D62D92E-727DE4B1 14329D5C-62BB5375 74CB8CF0-477DA4C4 3FEACE12-3A26D74F 2DF05E2F-7F1EBEF2 536B79A0-59905488 72FAA02A-1107C0BF 36354815-717A22F8 0C2B3E29-77777777 71FC6436-759C7E26 7A9D6A18-0FA073F7 03FC0BF0-198D7D76 7762BB58-6412CA38 21BA11E9-58F7C563 7A4DE3B2-413DF89C 19250B84-01774148 15589B90-57101B01 5E0F80B7-1FE8E9E1 5AB5EA70-45612CFD 690E7828-11C3DEF0 45BB8262-77777777 339F55E6-77777777 0BF71D7F-77777777 14BDCD23-77777777 359DFA3D-2FC5B771 5C511C75-77777777 036A27B0-7BAE0926 5EA1F61B-270E67B3 03CA27DF-7435BE48 7D683BB2-54D9E290 22C729E1-5DBED23F 4D9E6D49-1EFD847B 371BA0A3-727EF504 39EE5359-0B8A8262 070057C6-5BB89AAE 3334039F-5412DE13 40EFD115-72DE6913 4B34E892-5971E680 47CB0FFE-01A4AC39 54314CC7-256FB384 0401E57C-49469A42 57CD68F7-3498AA02 7E40AEEC-5FBEF095 12839789-3B206683 40A29EEF-65097605 38BD8D12-37019421 6F678C8E-529C888F 69174D7B-5A2FB63B 44DC7D25-11E61C84 59B9C7D6-7F6B4712 47343CF3-51926C0F 3A1318CF-7948524A 15FC55C0-6689CEBA 0C7253B6-0E0D50D7 19021FFF-774FEDAC 019239EE-505DE322 5F941CF2-3CDF6EBC 5027634E-62A804E7 121976B0-62D0ED41 75EAFF1F-042AC091 63F30D2A-772A2801 7E4CF7A5-274DAA72 69C56AA7-6990A975 5599704B-6DC1E9BC 59E7CF38-4330B148 2D0586EA-3E0DE4DB 4815843E-36118D43 7C7F1211-5A6505CD 06CE7AF7-709C67BB 3A501233-3B445E1B 2CD6F868-48DAFE4F 4E048B5E-145B0800 25D4FDAB-77777777 771453AC-77777777 61DAE36B-77777777 25537C7B-77777777 5243ECA1-6BA234E5 7A522DAA-77777777 755ED5FB-77777777 5D76CB5E-77777777 02B7B47D-5CCE4B04 43FCCD27-024E1074 17B143A9-5DAE945D 139DD924-29A4171D 29849879-7F58DB79 34B89422-1ECD9D4E 41A0830C-7A9916AB 1985EB4C-440E786F 783ED510-5188C454 1D80BB41-77777777 6E9C6A94-77777777 071ACF2F-0B9035BB 2A7C2109-54888A0B 7685E8FA-0A47D6BD 0EFA6210-77777777 604C0DB5-48D42E20 79FC516D-6E96D866 20E34601-7F763C0E 1DF47E10-6FC1BEED 5C8AD194-3594CD7B 57FED60A-77777777 747A1BD1-77777777 22DD9B99-15C276B8 6ABE110C-77777777 726C210B-77777777 0CAA8B4F-235441C6 31969F99-68686774 7A75797C-5A5DDE61 07C28023-77777777 4BBA7C61-77777777 4C4281E2-77777777 2E7DA37A-77777777 24F55A23-688A47B6 738FA9E2-77777777 697533A4-77777777 504B1430-77777777 6B5247B5-77777777 4E95D587-77777777 652D6FBC-77777777 1B247B61-77777777 619E0A48-77777777 06FD6864-77777777 429A7DF3-12587F4C 3BDEA0E7-078CCC3C 66CF9EA6-77777777 46063340-77777777 76E8FC22-77777777 631D950B-77777777 00EBA808-77777777 6B99F6FF-77777777 0CA58868-77777777 456EAEDC-77777777 423706C9-77777777 540C3731-77777777 73AE3B66-77777777 7E29A7C5-77777777 1F162A2D-77777777 305CD2B2-77777777 740BC20A-77777777 021FEF80-77777777 1E33AA57-77777777 3F1A7EDC-77777777 768191B0-77777777 63BF0FFC-77777777 33D52AE9-77777777 13DC09DC-77777777 7B72EEE5-77777777 0343CD51-77777777 5B28554C-77777777 355D1948-77777777 4F9FB360-132B42BD 57CAB32D-388EA7B5 53C4A14C-77777777 3669471F-6B82B13E 286613DF-5010FA90 6F150DCD-77777777 15BF6FBB-77777777 3E00A56B-77777777 39D6E099-77777777 73E749F7-77777777 0B0D7109-77777777 6D209067-77777777 1550AF97-77777777 137ABEFC-77777777 66FD9034-77777777 040D0899-77777777 030F90A1-77777777 4430039C-77777777 01075C5F-77777777 53965CB0-77777777 4A6EB254-77777777 30A559BE-77777777 52709F65-3BD76597 1E04C4C0-77777777 37FCC401-77777777 2B00202D-77777777 3EDF2B73-49186133 20A0C927-77777777 53519211-77777777 4BFDCB59-77777777 626EEAAC-77777777 7AD500FA-77777777 58937B4B-77777777 39A4025A-77777777 63FB1A46-77777777 3422733A-77777777 28AB50A3-40E5597A 307D89B5-5E2DA165 5B189FA5-77777777 5AB1744D-77777777 64C7955F-77777777 21BB9D66-77777777 3592175D-3EBCD9ED 017EBEA3-77777777 76642783-77777777 4B1D3342-77777777 3A444351-77777777 4BAB9C28-77777777 119297A1-77777777 2029EC5E-46F70D81 035D8D92-77777777 370CCF17-77777777 01716FEA-77777777 430AF370-77777777 1629E9D4-3C8DCF92 45F83A6F-5936E8A4 5EE6840C-77777777 4C64A463-77777777 4C03569C-77777777 292FB22D-77777777 25D32185-4BA12D46 02749C3C-7EF7128F 4E9A6E22-77777777 157FDB02-77777777 65019F3C-77777777 556FE54E-77777777 40BCB302-5C5257F6 13CBA620-3AD4B08A 06B0E562-77777777 4B5C8637-77777777 3795CCDD-77777777 3D01CA7B-77777777 08C19BC4-0F2981A2 2C92E1A0-2637EA76 4AAEA112-60748077 41EB0E6B-02B5606E 7194ECB8-77777777 794A447A-6E4B702D 3132036B-77777777 66B9E687-77777777 04CDADE6-093767ED 619516C3-77777777 2F97183F-77777777 4943EBF8-77777777 4DC07823-77777777 145AE273-77777777 7DAE2379-77777777 70713429-7553B3FB 0BF71D7F-77777777 14BDCD23-77777777 359DFA3D-2FC5B771 5C511C75-77777777"/>
  </int2:onDemandWorkflows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0C2639"/>
    <w:multiLevelType w:val="hybridMultilevel"/>
    <w:tmpl w:val="96FCAFD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C927B54"/>
    <w:multiLevelType w:val="hybridMultilevel"/>
    <w:tmpl w:val="5ED43F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8810E8"/>
    <w:multiLevelType w:val="hybridMultilevel"/>
    <w:tmpl w:val="47B8E32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B5C526C"/>
    <w:multiLevelType w:val="hybridMultilevel"/>
    <w:tmpl w:val="5E0423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BD043E3"/>
    <w:multiLevelType w:val="hybridMultilevel"/>
    <w:tmpl w:val="134CA7F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04B57A3"/>
    <w:multiLevelType w:val="hybridMultilevel"/>
    <w:tmpl w:val="FA88FA8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3F151A3"/>
    <w:multiLevelType w:val="hybridMultilevel"/>
    <w:tmpl w:val="BE9AC29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F523EC9"/>
    <w:multiLevelType w:val="hybridMultilevel"/>
    <w:tmpl w:val="C6C8A11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51774CF"/>
    <w:multiLevelType w:val="hybridMultilevel"/>
    <w:tmpl w:val="B3323B7E"/>
    <w:lvl w:ilvl="0" w:tplc="0726B404">
      <w:start w:val="1"/>
      <w:numFmt w:val="decimal"/>
      <w:lvlText w:val="%1)"/>
      <w:lvlJc w:val="left"/>
      <w:pPr>
        <w:ind w:left="720" w:hanging="360"/>
      </w:pPr>
      <w:rPr>
        <w:rFonts w:hint="default"/>
        <w:i w:val="0"/>
        <w:sz w:val="22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7AD6D6F"/>
    <w:multiLevelType w:val="hybridMultilevel"/>
    <w:tmpl w:val="B92C62B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1553130">
    <w:abstractNumId w:val="8"/>
  </w:num>
  <w:num w:numId="2" w16cid:durableId="1955549364">
    <w:abstractNumId w:val="6"/>
  </w:num>
  <w:num w:numId="3" w16cid:durableId="1430081099">
    <w:abstractNumId w:val="0"/>
  </w:num>
  <w:num w:numId="4" w16cid:durableId="2118138926">
    <w:abstractNumId w:val="5"/>
  </w:num>
  <w:num w:numId="5" w16cid:durableId="1162546672">
    <w:abstractNumId w:val="9"/>
  </w:num>
  <w:num w:numId="6" w16cid:durableId="898517847">
    <w:abstractNumId w:val="4"/>
  </w:num>
  <w:num w:numId="7" w16cid:durableId="1479879739">
    <w:abstractNumId w:val="2"/>
  </w:num>
  <w:num w:numId="8" w16cid:durableId="56563169">
    <w:abstractNumId w:val="7"/>
  </w:num>
  <w:num w:numId="9" w16cid:durableId="2363397">
    <w:abstractNumId w:val="3"/>
  </w:num>
  <w:num w:numId="10" w16cid:durableId="99314229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238CB"/>
    <w:rsid w:val="000003DD"/>
    <w:rsid w:val="00001AC5"/>
    <w:rsid w:val="00001CC8"/>
    <w:rsid w:val="0000267A"/>
    <w:rsid w:val="0000336B"/>
    <w:rsid w:val="0000349D"/>
    <w:rsid w:val="00003A6F"/>
    <w:rsid w:val="00004B0D"/>
    <w:rsid w:val="00011B5D"/>
    <w:rsid w:val="00011C3B"/>
    <w:rsid w:val="00011C5E"/>
    <w:rsid w:val="00013725"/>
    <w:rsid w:val="00013CF8"/>
    <w:rsid w:val="0001573A"/>
    <w:rsid w:val="00015E68"/>
    <w:rsid w:val="0001618D"/>
    <w:rsid w:val="000219A7"/>
    <w:rsid w:val="00022B0A"/>
    <w:rsid w:val="00022C60"/>
    <w:rsid w:val="0002386F"/>
    <w:rsid w:val="00024F75"/>
    <w:rsid w:val="0002536A"/>
    <w:rsid w:val="00025BEA"/>
    <w:rsid w:val="0002605C"/>
    <w:rsid w:val="000263E5"/>
    <w:rsid w:val="00026551"/>
    <w:rsid w:val="000265E6"/>
    <w:rsid w:val="000267EB"/>
    <w:rsid w:val="00026BD4"/>
    <w:rsid w:val="00027219"/>
    <w:rsid w:val="00027B14"/>
    <w:rsid w:val="00030182"/>
    <w:rsid w:val="000306BA"/>
    <w:rsid w:val="00030AA1"/>
    <w:rsid w:val="000314E8"/>
    <w:rsid w:val="00033716"/>
    <w:rsid w:val="00034B81"/>
    <w:rsid w:val="00035557"/>
    <w:rsid w:val="00035E7D"/>
    <w:rsid w:val="00036B8F"/>
    <w:rsid w:val="00036ED7"/>
    <w:rsid w:val="000377E5"/>
    <w:rsid w:val="00040719"/>
    <w:rsid w:val="00040D78"/>
    <w:rsid w:val="00042035"/>
    <w:rsid w:val="00042072"/>
    <w:rsid w:val="00044320"/>
    <w:rsid w:val="000443E5"/>
    <w:rsid w:val="00044CBF"/>
    <w:rsid w:val="00044EFE"/>
    <w:rsid w:val="0004502A"/>
    <w:rsid w:val="0004677D"/>
    <w:rsid w:val="00046854"/>
    <w:rsid w:val="00046933"/>
    <w:rsid w:val="00046BFE"/>
    <w:rsid w:val="00046E59"/>
    <w:rsid w:val="00047719"/>
    <w:rsid w:val="000477E6"/>
    <w:rsid w:val="00050EC3"/>
    <w:rsid w:val="0005164F"/>
    <w:rsid w:val="00051DF2"/>
    <w:rsid w:val="00053907"/>
    <w:rsid w:val="00053FDC"/>
    <w:rsid w:val="0005463F"/>
    <w:rsid w:val="0005473F"/>
    <w:rsid w:val="00056871"/>
    <w:rsid w:val="00056AA9"/>
    <w:rsid w:val="00056FE9"/>
    <w:rsid w:val="00057AB8"/>
    <w:rsid w:val="00057E30"/>
    <w:rsid w:val="0006099C"/>
    <w:rsid w:val="00060C29"/>
    <w:rsid w:val="00062427"/>
    <w:rsid w:val="00063770"/>
    <w:rsid w:val="0006444E"/>
    <w:rsid w:val="00065CAB"/>
    <w:rsid w:val="00067D54"/>
    <w:rsid w:val="000705A6"/>
    <w:rsid w:val="00071A52"/>
    <w:rsid w:val="000723BE"/>
    <w:rsid w:val="00074D2B"/>
    <w:rsid w:val="000759CF"/>
    <w:rsid w:val="00075EA4"/>
    <w:rsid w:val="000765E0"/>
    <w:rsid w:val="0007662F"/>
    <w:rsid w:val="000807D5"/>
    <w:rsid w:val="00080C1A"/>
    <w:rsid w:val="00080C3F"/>
    <w:rsid w:val="000817FC"/>
    <w:rsid w:val="00082919"/>
    <w:rsid w:val="00082D5E"/>
    <w:rsid w:val="00084394"/>
    <w:rsid w:val="000847B9"/>
    <w:rsid w:val="000856A7"/>
    <w:rsid w:val="000902A4"/>
    <w:rsid w:val="00091228"/>
    <w:rsid w:val="000928A4"/>
    <w:rsid w:val="00093D77"/>
    <w:rsid w:val="0009475C"/>
    <w:rsid w:val="00094DD2"/>
    <w:rsid w:val="0009513C"/>
    <w:rsid w:val="0009544D"/>
    <w:rsid w:val="00095505"/>
    <w:rsid w:val="0009568B"/>
    <w:rsid w:val="00095B40"/>
    <w:rsid w:val="00096DD2"/>
    <w:rsid w:val="00097E02"/>
    <w:rsid w:val="000A0EEA"/>
    <w:rsid w:val="000A113F"/>
    <w:rsid w:val="000A1F2B"/>
    <w:rsid w:val="000A3030"/>
    <w:rsid w:val="000A4914"/>
    <w:rsid w:val="000A6122"/>
    <w:rsid w:val="000A65E5"/>
    <w:rsid w:val="000B013E"/>
    <w:rsid w:val="000B0618"/>
    <w:rsid w:val="000B114C"/>
    <w:rsid w:val="000B180B"/>
    <w:rsid w:val="000B2158"/>
    <w:rsid w:val="000B2422"/>
    <w:rsid w:val="000B3B5D"/>
    <w:rsid w:val="000B52CD"/>
    <w:rsid w:val="000B5852"/>
    <w:rsid w:val="000B5DB0"/>
    <w:rsid w:val="000B7334"/>
    <w:rsid w:val="000B759D"/>
    <w:rsid w:val="000C1820"/>
    <w:rsid w:val="000C30B3"/>
    <w:rsid w:val="000C69EB"/>
    <w:rsid w:val="000C6BC8"/>
    <w:rsid w:val="000C7A79"/>
    <w:rsid w:val="000D1272"/>
    <w:rsid w:val="000D2341"/>
    <w:rsid w:val="000D27A4"/>
    <w:rsid w:val="000D33EE"/>
    <w:rsid w:val="000D4A56"/>
    <w:rsid w:val="000D683E"/>
    <w:rsid w:val="000D7647"/>
    <w:rsid w:val="000D789E"/>
    <w:rsid w:val="000E082B"/>
    <w:rsid w:val="000E2384"/>
    <w:rsid w:val="000E2571"/>
    <w:rsid w:val="000E2C57"/>
    <w:rsid w:val="000E3A4F"/>
    <w:rsid w:val="000E489E"/>
    <w:rsid w:val="000E4D97"/>
    <w:rsid w:val="000E5911"/>
    <w:rsid w:val="000E6140"/>
    <w:rsid w:val="000E6A2A"/>
    <w:rsid w:val="000F29C3"/>
    <w:rsid w:val="000F3D86"/>
    <w:rsid w:val="000F3EE7"/>
    <w:rsid w:val="000F42B5"/>
    <w:rsid w:val="000F5855"/>
    <w:rsid w:val="000F6BC2"/>
    <w:rsid w:val="000F6DD6"/>
    <w:rsid w:val="001001F3"/>
    <w:rsid w:val="001002E9"/>
    <w:rsid w:val="001019F5"/>
    <w:rsid w:val="00102B55"/>
    <w:rsid w:val="001031D1"/>
    <w:rsid w:val="00104987"/>
    <w:rsid w:val="00104D4A"/>
    <w:rsid w:val="001068BC"/>
    <w:rsid w:val="00106E5F"/>
    <w:rsid w:val="00110605"/>
    <w:rsid w:val="00110A1F"/>
    <w:rsid w:val="00110C55"/>
    <w:rsid w:val="00111273"/>
    <w:rsid w:val="00112F85"/>
    <w:rsid w:val="0011372E"/>
    <w:rsid w:val="00114268"/>
    <w:rsid w:val="00114522"/>
    <w:rsid w:val="001155E6"/>
    <w:rsid w:val="001160C1"/>
    <w:rsid w:val="001177E0"/>
    <w:rsid w:val="00120A7C"/>
    <w:rsid w:val="00120B44"/>
    <w:rsid w:val="00120ED4"/>
    <w:rsid w:val="00121326"/>
    <w:rsid w:val="001226AB"/>
    <w:rsid w:val="001240A7"/>
    <w:rsid w:val="001246FE"/>
    <w:rsid w:val="00127DD8"/>
    <w:rsid w:val="00130380"/>
    <w:rsid w:val="00131D76"/>
    <w:rsid w:val="00131E13"/>
    <w:rsid w:val="00133193"/>
    <w:rsid w:val="001335CA"/>
    <w:rsid w:val="00133CB9"/>
    <w:rsid w:val="00135C77"/>
    <w:rsid w:val="00140271"/>
    <w:rsid w:val="00140849"/>
    <w:rsid w:val="00140AA9"/>
    <w:rsid w:val="00141942"/>
    <w:rsid w:val="00142033"/>
    <w:rsid w:val="001425BA"/>
    <w:rsid w:val="00142AAB"/>
    <w:rsid w:val="00144043"/>
    <w:rsid w:val="00146874"/>
    <w:rsid w:val="001471BB"/>
    <w:rsid w:val="00147BAC"/>
    <w:rsid w:val="00147D93"/>
    <w:rsid w:val="00151231"/>
    <w:rsid w:val="00152F8B"/>
    <w:rsid w:val="0015334F"/>
    <w:rsid w:val="00153D37"/>
    <w:rsid w:val="001556E9"/>
    <w:rsid w:val="00160147"/>
    <w:rsid w:val="00160AF4"/>
    <w:rsid w:val="0016252D"/>
    <w:rsid w:val="001633E6"/>
    <w:rsid w:val="0016394D"/>
    <w:rsid w:val="00164409"/>
    <w:rsid w:val="0016546C"/>
    <w:rsid w:val="00165587"/>
    <w:rsid w:val="001655C0"/>
    <w:rsid w:val="001670F9"/>
    <w:rsid w:val="001671A6"/>
    <w:rsid w:val="00167364"/>
    <w:rsid w:val="001710A0"/>
    <w:rsid w:val="00171495"/>
    <w:rsid w:val="00171526"/>
    <w:rsid w:val="00172590"/>
    <w:rsid w:val="0017292D"/>
    <w:rsid w:val="00172B3D"/>
    <w:rsid w:val="0017493C"/>
    <w:rsid w:val="00175DB9"/>
    <w:rsid w:val="00177C78"/>
    <w:rsid w:val="00181B29"/>
    <w:rsid w:val="00183BC5"/>
    <w:rsid w:val="00183CF1"/>
    <w:rsid w:val="00185FE3"/>
    <w:rsid w:val="00186121"/>
    <w:rsid w:val="00186148"/>
    <w:rsid w:val="001861EF"/>
    <w:rsid w:val="00187633"/>
    <w:rsid w:val="001900A5"/>
    <w:rsid w:val="001900BF"/>
    <w:rsid w:val="00191B3A"/>
    <w:rsid w:val="00191D0B"/>
    <w:rsid w:val="001926D6"/>
    <w:rsid w:val="00192FA5"/>
    <w:rsid w:val="00193FD5"/>
    <w:rsid w:val="00194BE6"/>
    <w:rsid w:val="00194D47"/>
    <w:rsid w:val="00194E8B"/>
    <w:rsid w:val="00195851"/>
    <w:rsid w:val="00197FB1"/>
    <w:rsid w:val="001A055A"/>
    <w:rsid w:val="001A08F8"/>
    <w:rsid w:val="001A1B75"/>
    <w:rsid w:val="001A35D4"/>
    <w:rsid w:val="001A3E2F"/>
    <w:rsid w:val="001A5AB3"/>
    <w:rsid w:val="001A65CC"/>
    <w:rsid w:val="001A69D5"/>
    <w:rsid w:val="001A6C16"/>
    <w:rsid w:val="001A7C54"/>
    <w:rsid w:val="001A7D64"/>
    <w:rsid w:val="001B0872"/>
    <w:rsid w:val="001B194E"/>
    <w:rsid w:val="001B1C9D"/>
    <w:rsid w:val="001B3C86"/>
    <w:rsid w:val="001B44C9"/>
    <w:rsid w:val="001C19F0"/>
    <w:rsid w:val="001C1E05"/>
    <w:rsid w:val="001C27EB"/>
    <w:rsid w:val="001C3632"/>
    <w:rsid w:val="001C401D"/>
    <w:rsid w:val="001C70B8"/>
    <w:rsid w:val="001C78D6"/>
    <w:rsid w:val="001D00E5"/>
    <w:rsid w:val="001D08DD"/>
    <w:rsid w:val="001D0D95"/>
    <w:rsid w:val="001D0F1D"/>
    <w:rsid w:val="001D101E"/>
    <w:rsid w:val="001D31C4"/>
    <w:rsid w:val="001D4590"/>
    <w:rsid w:val="001D4B73"/>
    <w:rsid w:val="001D4BF5"/>
    <w:rsid w:val="001D69E0"/>
    <w:rsid w:val="001D6DEC"/>
    <w:rsid w:val="001D780C"/>
    <w:rsid w:val="001D7A26"/>
    <w:rsid w:val="001E18C4"/>
    <w:rsid w:val="001E1C5C"/>
    <w:rsid w:val="001E2763"/>
    <w:rsid w:val="001E4F37"/>
    <w:rsid w:val="001E5CAF"/>
    <w:rsid w:val="001E6B4E"/>
    <w:rsid w:val="001E7671"/>
    <w:rsid w:val="001F0F8B"/>
    <w:rsid w:val="001F2A5D"/>
    <w:rsid w:val="001F2F3B"/>
    <w:rsid w:val="001F31C3"/>
    <w:rsid w:val="00200EED"/>
    <w:rsid w:val="00201271"/>
    <w:rsid w:val="00201487"/>
    <w:rsid w:val="002016E9"/>
    <w:rsid w:val="00201ED5"/>
    <w:rsid w:val="002028C7"/>
    <w:rsid w:val="00202A7D"/>
    <w:rsid w:val="0020370C"/>
    <w:rsid w:val="00203EC1"/>
    <w:rsid w:val="0020429E"/>
    <w:rsid w:val="00204A7A"/>
    <w:rsid w:val="00205D14"/>
    <w:rsid w:val="00205F07"/>
    <w:rsid w:val="002066A7"/>
    <w:rsid w:val="0020688D"/>
    <w:rsid w:val="00207040"/>
    <w:rsid w:val="00210CBA"/>
    <w:rsid w:val="002115C2"/>
    <w:rsid w:val="00211791"/>
    <w:rsid w:val="00211F36"/>
    <w:rsid w:val="00212996"/>
    <w:rsid w:val="00213726"/>
    <w:rsid w:val="00213D7A"/>
    <w:rsid w:val="00215244"/>
    <w:rsid w:val="002205C8"/>
    <w:rsid w:val="00220F59"/>
    <w:rsid w:val="00223A2F"/>
    <w:rsid w:val="00223F35"/>
    <w:rsid w:val="00224797"/>
    <w:rsid w:val="00226528"/>
    <w:rsid w:val="00230092"/>
    <w:rsid w:val="002305FF"/>
    <w:rsid w:val="00233105"/>
    <w:rsid w:val="00233EE7"/>
    <w:rsid w:val="002362C4"/>
    <w:rsid w:val="00236764"/>
    <w:rsid w:val="00237666"/>
    <w:rsid w:val="002379B0"/>
    <w:rsid w:val="00240546"/>
    <w:rsid w:val="00240C7B"/>
    <w:rsid w:val="002413C7"/>
    <w:rsid w:val="002415B1"/>
    <w:rsid w:val="00241FF2"/>
    <w:rsid w:val="00242ADF"/>
    <w:rsid w:val="00243F2F"/>
    <w:rsid w:val="00244996"/>
    <w:rsid w:val="00244E5B"/>
    <w:rsid w:val="00246D2B"/>
    <w:rsid w:val="0024777C"/>
    <w:rsid w:val="00250C57"/>
    <w:rsid w:val="002510C6"/>
    <w:rsid w:val="00253A17"/>
    <w:rsid w:val="0025487A"/>
    <w:rsid w:val="00256011"/>
    <w:rsid w:val="002565AB"/>
    <w:rsid w:val="002600A8"/>
    <w:rsid w:val="002628B2"/>
    <w:rsid w:val="00263BDC"/>
    <w:rsid w:val="00264E06"/>
    <w:rsid w:val="00266F61"/>
    <w:rsid w:val="002700EA"/>
    <w:rsid w:val="002706A3"/>
    <w:rsid w:val="00270BD9"/>
    <w:rsid w:val="0027291A"/>
    <w:rsid w:val="00272A8C"/>
    <w:rsid w:val="00273908"/>
    <w:rsid w:val="002739CB"/>
    <w:rsid w:val="0027426B"/>
    <w:rsid w:val="00275918"/>
    <w:rsid w:val="002771C0"/>
    <w:rsid w:val="00277667"/>
    <w:rsid w:val="00277771"/>
    <w:rsid w:val="00277D98"/>
    <w:rsid w:val="00281E19"/>
    <w:rsid w:val="002840FD"/>
    <w:rsid w:val="002843DA"/>
    <w:rsid w:val="00284D54"/>
    <w:rsid w:val="002856CC"/>
    <w:rsid w:val="00285FED"/>
    <w:rsid w:val="0028620E"/>
    <w:rsid w:val="00290409"/>
    <w:rsid w:val="0029199A"/>
    <w:rsid w:val="00293E8C"/>
    <w:rsid w:val="00294492"/>
    <w:rsid w:val="0029459F"/>
    <w:rsid w:val="00295246"/>
    <w:rsid w:val="00295378"/>
    <w:rsid w:val="002958DC"/>
    <w:rsid w:val="002964AF"/>
    <w:rsid w:val="002974C2"/>
    <w:rsid w:val="00297655"/>
    <w:rsid w:val="002A0153"/>
    <w:rsid w:val="002A115B"/>
    <w:rsid w:val="002A168A"/>
    <w:rsid w:val="002A1A04"/>
    <w:rsid w:val="002A36E3"/>
    <w:rsid w:val="002A49C7"/>
    <w:rsid w:val="002A56B3"/>
    <w:rsid w:val="002A738B"/>
    <w:rsid w:val="002A7A19"/>
    <w:rsid w:val="002B0CFA"/>
    <w:rsid w:val="002B12E2"/>
    <w:rsid w:val="002B3AD6"/>
    <w:rsid w:val="002B3D7A"/>
    <w:rsid w:val="002B4C03"/>
    <w:rsid w:val="002B5296"/>
    <w:rsid w:val="002B62AE"/>
    <w:rsid w:val="002C2118"/>
    <w:rsid w:val="002C332A"/>
    <w:rsid w:val="002C3BEB"/>
    <w:rsid w:val="002C51AD"/>
    <w:rsid w:val="002C5307"/>
    <w:rsid w:val="002C751C"/>
    <w:rsid w:val="002C7845"/>
    <w:rsid w:val="002D0280"/>
    <w:rsid w:val="002D062C"/>
    <w:rsid w:val="002D07AB"/>
    <w:rsid w:val="002D0C31"/>
    <w:rsid w:val="002D139D"/>
    <w:rsid w:val="002D1C64"/>
    <w:rsid w:val="002D2BD9"/>
    <w:rsid w:val="002D5013"/>
    <w:rsid w:val="002D69CC"/>
    <w:rsid w:val="002D6B57"/>
    <w:rsid w:val="002D73E1"/>
    <w:rsid w:val="002E1E37"/>
    <w:rsid w:val="002E3011"/>
    <w:rsid w:val="002E38B6"/>
    <w:rsid w:val="002E3CB4"/>
    <w:rsid w:val="002E613E"/>
    <w:rsid w:val="002E632B"/>
    <w:rsid w:val="002E6605"/>
    <w:rsid w:val="002F08C3"/>
    <w:rsid w:val="002F1433"/>
    <w:rsid w:val="002F3555"/>
    <w:rsid w:val="002F3FC8"/>
    <w:rsid w:val="002F4C61"/>
    <w:rsid w:val="002F571D"/>
    <w:rsid w:val="002F6E0F"/>
    <w:rsid w:val="002F73DE"/>
    <w:rsid w:val="002F7C45"/>
    <w:rsid w:val="00301D37"/>
    <w:rsid w:val="003035DC"/>
    <w:rsid w:val="0030378F"/>
    <w:rsid w:val="0030441F"/>
    <w:rsid w:val="00304A91"/>
    <w:rsid w:val="003075D6"/>
    <w:rsid w:val="00307AB1"/>
    <w:rsid w:val="003104AE"/>
    <w:rsid w:val="0031077E"/>
    <w:rsid w:val="003119D1"/>
    <w:rsid w:val="00312BFB"/>
    <w:rsid w:val="00312D72"/>
    <w:rsid w:val="00313B76"/>
    <w:rsid w:val="00322357"/>
    <w:rsid w:val="00323A7D"/>
    <w:rsid w:val="00323F98"/>
    <w:rsid w:val="0032473B"/>
    <w:rsid w:val="00324EF3"/>
    <w:rsid w:val="00324F87"/>
    <w:rsid w:val="0032507C"/>
    <w:rsid w:val="00325846"/>
    <w:rsid w:val="00325EA2"/>
    <w:rsid w:val="00327C2F"/>
    <w:rsid w:val="003303D7"/>
    <w:rsid w:val="00330AD3"/>
    <w:rsid w:val="003313FF"/>
    <w:rsid w:val="00332E6D"/>
    <w:rsid w:val="003340DE"/>
    <w:rsid w:val="0033421D"/>
    <w:rsid w:val="00336201"/>
    <w:rsid w:val="00336EC3"/>
    <w:rsid w:val="00337CE5"/>
    <w:rsid w:val="00341484"/>
    <w:rsid w:val="00342148"/>
    <w:rsid w:val="00343825"/>
    <w:rsid w:val="00343E65"/>
    <w:rsid w:val="00344B98"/>
    <w:rsid w:val="003451C8"/>
    <w:rsid w:val="003452E3"/>
    <w:rsid w:val="003463CC"/>
    <w:rsid w:val="00353F0D"/>
    <w:rsid w:val="00354C3F"/>
    <w:rsid w:val="0035582D"/>
    <w:rsid w:val="00357724"/>
    <w:rsid w:val="00360227"/>
    <w:rsid w:val="00360448"/>
    <w:rsid w:val="0036052F"/>
    <w:rsid w:val="00360755"/>
    <w:rsid w:val="003609D7"/>
    <w:rsid w:val="0036296F"/>
    <w:rsid w:val="00364386"/>
    <w:rsid w:val="00364A91"/>
    <w:rsid w:val="00367909"/>
    <w:rsid w:val="00372046"/>
    <w:rsid w:val="0037274C"/>
    <w:rsid w:val="00373A63"/>
    <w:rsid w:val="003762A3"/>
    <w:rsid w:val="00376674"/>
    <w:rsid w:val="003772DF"/>
    <w:rsid w:val="003774E8"/>
    <w:rsid w:val="00380004"/>
    <w:rsid w:val="003812C4"/>
    <w:rsid w:val="0038134A"/>
    <w:rsid w:val="00381A70"/>
    <w:rsid w:val="00382A12"/>
    <w:rsid w:val="003872FC"/>
    <w:rsid w:val="003914E0"/>
    <w:rsid w:val="00391913"/>
    <w:rsid w:val="00391E1D"/>
    <w:rsid w:val="0039450C"/>
    <w:rsid w:val="00394B13"/>
    <w:rsid w:val="00394D1D"/>
    <w:rsid w:val="00394D52"/>
    <w:rsid w:val="0039502C"/>
    <w:rsid w:val="00396655"/>
    <w:rsid w:val="00396A65"/>
    <w:rsid w:val="00397444"/>
    <w:rsid w:val="00397767"/>
    <w:rsid w:val="00397947"/>
    <w:rsid w:val="003979E6"/>
    <w:rsid w:val="00397CB2"/>
    <w:rsid w:val="003A01D0"/>
    <w:rsid w:val="003A053B"/>
    <w:rsid w:val="003A1BD8"/>
    <w:rsid w:val="003A295D"/>
    <w:rsid w:val="003A2DB5"/>
    <w:rsid w:val="003A333F"/>
    <w:rsid w:val="003A335E"/>
    <w:rsid w:val="003A4A3F"/>
    <w:rsid w:val="003A4AAA"/>
    <w:rsid w:val="003A4D18"/>
    <w:rsid w:val="003A4E71"/>
    <w:rsid w:val="003A7981"/>
    <w:rsid w:val="003B0EA2"/>
    <w:rsid w:val="003B1A59"/>
    <w:rsid w:val="003B2FF7"/>
    <w:rsid w:val="003B4370"/>
    <w:rsid w:val="003B43B5"/>
    <w:rsid w:val="003B57E7"/>
    <w:rsid w:val="003C0C7D"/>
    <w:rsid w:val="003C10B4"/>
    <w:rsid w:val="003C170B"/>
    <w:rsid w:val="003C1DEA"/>
    <w:rsid w:val="003C2718"/>
    <w:rsid w:val="003C72F7"/>
    <w:rsid w:val="003C7794"/>
    <w:rsid w:val="003C7E99"/>
    <w:rsid w:val="003D19AF"/>
    <w:rsid w:val="003D234A"/>
    <w:rsid w:val="003D3479"/>
    <w:rsid w:val="003D661E"/>
    <w:rsid w:val="003D66E9"/>
    <w:rsid w:val="003D73AE"/>
    <w:rsid w:val="003D73F8"/>
    <w:rsid w:val="003D7830"/>
    <w:rsid w:val="003E107C"/>
    <w:rsid w:val="003E3BE1"/>
    <w:rsid w:val="003E3CAC"/>
    <w:rsid w:val="003E4474"/>
    <w:rsid w:val="003E6404"/>
    <w:rsid w:val="003E6BA7"/>
    <w:rsid w:val="003E6F9F"/>
    <w:rsid w:val="003F2E1E"/>
    <w:rsid w:val="003F344E"/>
    <w:rsid w:val="003F3A0B"/>
    <w:rsid w:val="003F4087"/>
    <w:rsid w:val="003F6566"/>
    <w:rsid w:val="003F67EC"/>
    <w:rsid w:val="00400610"/>
    <w:rsid w:val="004018B0"/>
    <w:rsid w:val="00401B62"/>
    <w:rsid w:val="004020EA"/>
    <w:rsid w:val="004024F1"/>
    <w:rsid w:val="004025E9"/>
    <w:rsid w:val="0041241A"/>
    <w:rsid w:val="0041242C"/>
    <w:rsid w:val="00413A24"/>
    <w:rsid w:val="00413AD3"/>
    <w:rsid w:val="00414A33"/>
    <w:rsid w:val="004154B1"/>
    <w:rsid w:val="004159A8"/>
    <w:rsid w:val="00415B4A"/>
    <w:rsid w:val="00415BC4"/>
    <w:rsid w:val="0041688C"/>
    <w:rsid w:val="00417326"/>
    <w:rsid w:val="0042004A"/>
    <w:rsid w:val="00421E7A"/>
    <w:rsid w:val="00422CFA"/>
    <w:rsid w:val="00422F80"/>
    <w:rsid w:val="004234FE"/>
    <w:rsid w:val="004238CB"/>
    <w:rsid w:val="00424AAE"/>
    <w:rsid w:val="00426DB2"/>
    <w:rsid w:val="00427592"/>
    <w:rsid w:val="0042775D"/>
    <w:rsid w:val="00427988"/>
    <w:rsid w:val="0043028E"/>
    <w:rsid w:val="00430E05"/>
    <w:rsid w:val="00435FFE"/>
    <w:rsid w:val="00436237"/>
    <w:rsid w:val="0044078E"/>
    <w:rsid w:val="0044159D"/>
    <w:rsid w:val="00442F45"/>
    <w:rsid w:val="00445515"/>
    <w:rsid w:val="00445C86"/>
    <w:rsid w:val="00446B87"/>
    <w:rsid w:val="00446CB3"/>
    <w:rsid w:val="004477B1"/>
    <w:rsid w:val="00451651"/>
    <w:rsid w:val="00451706"/>
    <w:rsid w:val="00452601"/>
    <w:rsid w:val="00453CBF"/>
    <w:rsid w:val="00454487"/>
    <w:rsid w:val="00454662"/>
    <w:rsid w:val="00455104"/>
    <w:rsid w:val="004563F8"/>
    <w:rsid w:val="00461A93"/>
    <w:rsid w:val="00461CBE"/>
    <w:rsid w:val="004628C1"/>
    <w:rsid w:val="00463126"/>
    <w:rsid w:val="004639F9"/>
    <w:rsid w:val="00463AA5"/>
    <w:rsid w:val="004641D2"/>
    <w:rsid w:val="0046507C"/>
    <w:rsid w:val="004651D9"/>
    <w:rsid w:val="004676F1"/>
    <w:rsid w:val="00467A9F"/>
    <w:rsid w:val="004703BF"/>
    <w:rsid w:val="0047045A"/>
    <w:rsid w:val="0047095F"/>
    <w:rsid w:val="004717D4"/>
    <w:rsid w:val="0047674B"/>
    <w:rsid w:val="004768E4"/>
    <w:rsid w:val="00480649"/>
    <w:rsid w:val="00480749"/>
    <w:rsid w:val="004807EA"/>
    <w:rsid w:val="0048102D"/>
    <w:rsid w:val="0048243D"/>
    <w:rsid w:val="00482CC7"/>
    <w:rsid w:val="00482DA8"/>
    <w:rsid w:val="00484C9F"/>
    <w:rsid w:val="0048574A"/>
    <w:rsid w:val="00485F77"/>
    <w:rsid w:val="00490727"/>
    <w:rsid w:val="004913E4"/>
    <w:rsid w:val="00491C67"/>
    <w:rsid w:val="00492571"/>
    <w:rsid w:val="00492AED"/>
    <w:rsid w:val="0049433C"/>
    <w:rsid w:val="00495A5C"/>
    <w:rsid w:val="00496CAE"/>
    <w:rsid w:val="00496E29"/>
    <w:rsid w:val="004974D6"/>
    <w:rsid w:val="00497DA7"/>
    <w:rsid w:val="004A0145"/>
    <w:rsid w:val="004A051B"/>
    <w:rsid w:val="004A1C58"/>
    <w:rsid w:val="004A29D7"/>
    <w:rsid w:val="004A450D"/>
    <w:rsid w:val="004A5295"/>
    <w:rsid w:val="004A57C7"/>
    <w:rsid w:val="004A6550"/>
    <w:rsid w:val="004A67DF"/>
    <w:rsid w:val="004A78E8"/>
    <w:rsid w:val="004A7AF4"/>
    <w:rsid w:val="004B0D4E"/>
    <w:rsid w:val="004B1549"/>
    <w:rsid w:val="004B1EEF"/>
    <w:rsid w:val="004B393D"/>
    <w:rsid w:val="004B5F6A"/>
    <w:rsid w:val="004B60E7"/>
    <w:rsid w:val="004B7C31"/>
    <w:rsid w:val="004C0ED9"/>
    <w:rsid w:val="004C24DF"/>
    <w:rsid w:val="004C2A49"/>
    <w:rsid w:val="004C2C6B"/>
    <w:rsid w:val="004C3DDE"/>
    <w:rsid w:val="004C3EDD"/>
    <w:rsid w:val="004C427E"/>
    <w:rsid w:val="004C4810"/>
    <w:rsid w:val="004C5255"/>
    <w:rsid w:val="004C585F"/>
    <w:rsid w:val="004C6259"/>
    <w:rsid w:val="004C634E"/>
    <w:rsid w:val="004C75BE"/>
    <w:rsid w:val="004D07A7"/>
    <w:rsid w:val="004D09CE"/>
    <w:rsid w:val="004D0C18"/>
    <w:rsid w:val="004D0C39"/>
    <w:rsid w:val="004D1B52"/>
    <w:rsid w:val="004D2194"/>
    <w:rsid w:val="004D2B2C"/>
    <w:rsid w:val="004D38FF"/>
    <w:rsid w:val="004D4391"/>
    <w:rsid w:val="004D4ADE"/>
    <w:rsid w:val="004D4BC9"/>
    <w:rsid w:val="004D5B02"/>
    <w:rsid w:val="004D79EA"/>
    <w:rsid w:val="004E2795"/>
    <w:rsid w:val="004E4B1A"/>
    <w:rsid w:val="004E506F"/>
    <w:rsid w:val="004E55D0"/>
    <w:rsid w:val="004E5610"/>
    <w:rsid w:val="004E7330"/>
    <w:rsid w:val="004E7C66"/>
    <w:rsid w:val="004F033F"/>
    <w:rsid w:val="004F068D"/>
    <w:rsid w:val="004F13C3"/>
    <w:rsid w:val="004F3448"/>
    <w:rsid w:val="004F49EB"/>
    <w:rsid w:val="004F5636"/>
    <w:rsid w:val="004F5E72"/>
    <w:rsid w:val="004F61B6"/>
    <w:rsid w:val="004F6A79"/>
    <w:rsid w:val="004F6B77"/>
    <w:rsid w:val="004F70F0"/>
    <w:rsid w:val="004F7E64"/>
    <w:rsid w:val="004F7ED5"/>
    <w:rsid w:val="0050178B"/>
    <w:rsid w:val="005034B5"/>
    <w:rsid w:val="00504AE2"/>
    <w:rsid w:val="00504F82"/>
    <w:rsid w:val="0050604F"/>
    <w:rsid w:val="00507AA7"/>
    <w:rsid w:val="00507E45"/>
    <w:rsid w:val="005101FA"/>
    <w:rsid w:val="005113ED"/>
    <w:rsid w:val="005115AF"/>
    <w:rsid w:val="005119CA"/>
    <w:rsid w:val="00512B25"/>
    <w:rsid w:val="00515783"/>
    <w:rsid w:val="00515DD5"/>
    <w:rsid w:val="00521189"/>
    <w:rsid w:val="005211AC"/>
    <w:rsid w:val="005217A4"/>
    <w:rsid w:val="00521E27"/>
    <w:rsid w:val="005227B5"/>
    <w:rsid w:val="0053000A"/>
    <w:rsid w:val="005300AA"/>
    <w:rsid w:val="0053169A"/>
    <w:rsid w:val="00532B9E"/>
    <w:rsid w:val="00533B49"/>
    <w:rsid w:val="00535D34"/>
    <w:rsid w:val="00535E02"/>
    <w:rsid w:val="00540D49"/>
    <w:rsid w:val="0054172F"/>
    <w:rsid w:val="00541868"/>
    <w:rsid w:val="00541E06"/>
    <w:rsid w:val="005438D7"/>
    <w:rsid w:val="0054409D"/>
    <w:rsid w:val="005447A5"/>
    <w:rsid w:val="00545009"/>
    <w:rsid w:val="0054684E"/>
    <w:rsid w:val="0054735B"/>
    <w:rsid w:val="00552175"/>
    <w:rsid w:val="0055241D"/>
    <w:rsid w:val="005528E2"/>
    <w:rsid w:val="00552A48"/>
    <w:rsid w:val="00552EEF"/>
    <w:rsid w:val="00554296"/>
    <w:rsid w:val="0055584F"/>
    <w:rsid w:val="005572A0"/>
    <w:rsid w:val="0056025E"/>
    <w:rsid w:val="0056253A"/>
    <w:rsid w:val="00562664"/>
    <w:rsid w:val="00562A17"/>
    <w:rsid w:val="00562D14"/>
    <w:rsid w:val="00565C65"/>
    <w:rsid w:val="00565D52"/>
    <w:rsid w:val="00565E1B"/>
    <w:rsid w:val="00566217"/>
    <w:rsid w:val="00566AEE"/>
    <w:rsid w:val="00567CD5"/>
    <w:rsid w:val="00570414"/>
    <w:rsid w:val="00570A42"/>
    <w:rsid w:val="00570E19"/>
    <w:rsid w:val="00571EF1"/>
    <w:rsid w:val="00573CF5"/>
    <w:rsid w:val="005751E7"/>
    <w:rsid w:val="005757EC"/>
    <w:rsid w:val="00576849"/>
    <w:rsid w:val="005772E0"/>
    <w:rsid w:val="005812D2"/>
    <w:rsid w:val="00582157"/>
    <w:rsid w:val="005825A4"/>
    <w:rsid w:val="005825F5"/>
    <w:rsid w:val="005835F2"/>
    <w:rsid w:val="00584C46"/>
    <w:rsid w:val="0058560F"/>
    <w:rsid w:val="0058568C"/>
    <w:rsid w:val="00586452"/>
    <w:rsid w:val="00590140"/>
    <w:rsid w:val="00590F35"/>
    <w:rsid w:val="005928EE"/>
    <w:rsid w:val="00592ADA"/>
    <w:rsid w:val="00592D57"/>
    <w:rsid w:val="00593B52"/>
    <w:rsid w:val="00595154"/>
    <w:rsid w:val="00597128"/>
    <w:rsid w:val="00597E14"/>
    <w:rsid w:val="005A36C9"/>
    <w:rsid w:val="005A4F18"/>
    <w:rsid w:val="005A586E"/>
    <w:rsid w:val="005A6D5A"/>
    <w:rsid w:val="005B0354"/>
    <w:rsid w:val="005B2993"/>
    <w:rsid w:val="005B2B47"/>
    <w:rsid w:val="005B4433"/>
    <w:rsid w:val="005B4FDA"/>
    <w:rsid w:val="005B55E9"/>
    <w:rsid w:val="005B6BAA"/>
    <w:rsid w:val="005B6C6A"/>
    <w:rsid w:val="005B6C8E"/>
    <w:rsid w:val="005B7613"/>
    <w:rsid w:val="005C064D"/>
    <w:rsid w:val="005C0B49"/>
    <w:rsid w:val="005C0D72"/>
    <w:rsid w:val="005C2B33"/>
    <w:rsid w:val="005C351E"/>
    <w:rsid w:val="005C3E6A"/>
    <w:rsid w:val="005C3F2D"/>
    <w:rsid w:val="005C55FE"/>
    <w:rsid w:val="005C5D04"/>
    <w:rsid w:val="005C65EE"/>
    <w:rsid w:val="005C7316"/>
    <w:rsid w:val="005C75E4"/>
    <w:rsid w:val="005C7765"/>
    <w:rsid w:val="005C7D3E"/>
    <w:rsid w:val="005C7EF3"/>
    <w:rsid w:val="005D1151"/>
    <w:rsid w:val="005D14F0"/>
    <w:rsid w:val="005D337C"/>
    <w:rsid w:val="005D3A95"/>
    <w:rsid w:val="005D44BB"/>
    <w:rsid w:val="005D60B8"/>
    <w:rsid w:val="005E0004"/>
    <w:rsid w:val="005E1C12"/>
    <w:rsid w:val="005E2602"/>
    <w:rsid w:val="005E27DA"/>
    <w:rsid w:val="005E2EEF"/>
    <w:rsid w:val="005E3BD1"/>
    <w:rsid w:val="005E4A1A"/>
    <w:rsid w:val="005E6CE4"/>
    <w:rsid w:val="005E6EFE"/>
    <w:rsid w:val="005E7378"/>
    <w:rsid w:val="005E75BD"/>
    <w:rsid w:val="005E7B00"/>
    <w:rsid w:val="005F12E5"/>
    <w:rsid w:val="005F18BD"/>
    <w:rsid w:val="005F1AD5"/>
    <w:rsid w:val="005F21C8"/>
    <w:rsid w:val="005F4442"/>
    <w:rsid w:val="005F6CFD"/>
    <w:rsid w:val="005F7901"/>
    <w:rsid w:val="0060062A"/>
    <w:rsid w:val="006007FF"/>
    <w:rsid w:val="00600DCA"/>
    <w:rsid w:val="0060197C"/>
    <w:rsid w:val="006024E2"/>
    <w:rsid w:val="0060284A"/>
    <w:rsid w:val="00602D59"/>
    <w:rsid w:val="00602E7E"/>
    <w:rsid w:val="0060303A"/>
    <w:rsid w:val="00605229"/>
    <w:rsid w:val="00606185"/>
    <w:rsid w:val="00607673"/>
    <w:rsid w:val="00607A6B"/>
    <w:rsid w:val="00607FB1"/>
    <w:rsid w:val="00610E5D"/>
    <w:rsid w:val="0061180D"/>
    <w:rsid w:val="00611BF1"/>
    <w:rsid w:val="00612DA5"/>
    <w:rsid w:val="00614B60"/>
    <w:rsid w:val="00614BE5"/>
    <w:rsid w:val="00615C80"/>
    <w:rsid w:val="00616614"/>
    <w:rsid w:val="0061731B"/>
    <w:rsid w:val="0061731E"/>
    <w:rsid w:val="00617DFD"/>
    <w:rsid w:val="00620F69"/>
    <w:rsid w:val="00621E79"/>
    <w:rsid w:val="006227A0"/>
    <w:rsid w:val="00624F9B"/>
    <w:rsid w:val="00625711"/>
    <w:rsid w:val="006312BA"/>
    <w:rsid w:val="0063142B"/>
    <w:rsid w:val="006338EC"/>
    <w:rsid w:val="006358EE"/>
    <w:rsid w:val="00636B52"/>
    <w:rsid w:val="00637E6D"/>
    <w:rsid w:val="00640E2B"/>
    <w:rsid w:val="00641174"/>
    <w:rsid w:val="0064169E"/>
    <w:rsid w:val="0064274E"/>
    <w:rsid w:val="006429FE"/>
    <w:rsid w:val="006437FB"/>
    <w:rsid w:val="00643D65"/>
    <w:rsid w:val="00644037"/>
    <w:rsid w:val="006441DD"/>
    <w:rsid w:val="00645F6B"/>
    <w:rsid w:val="006473AD"/>
    <w:rsid w:val="00650D99"/>
    <w:rsid w:val="006522BC"/>
    <w:rsid w:val="0065292F"/>
    <w:rsid w:val="00652E15"/>
    <w:rsid w:val="00652EA0"/>
    <w:rsid w:val="00653F73"/>
    <w:rsid w:val="006542A6"/>
    <w:rsid w:val="00655390"/>
    <w:rsid w:val="00655ED7"/>
    <w:rsid w:val="006565EC"/>
    <w:rsid w:val="00657BB6"/>
    <w:rsid w:val="0066086D"/>
    <w:rsid w:val="00662C29"/>
    <w:rsid w:val="00663AD8"/>
    <w:rsid w:val="006644E6"/>
    <w:rsid w:val="00664E6C"/>
    <w:rsid w:val="00665633"/>
    <w:rsid w:val="006660C9"/>
    <w:rsid w:val="006671A8"/>
    <w:rsid w:val="00667603"/>
    <w:rsid w:val="00667A2D"/>
    <w:rsid w:val="00670D89"/>
    <w:rsid w:val="0067243A"/>
    <w:rsid w:val="00673099"/>
    <w:rsid w:val="00673642"/>
    <w:rsid w:val="0067365F"/>
    <w:rsid w:val="00673D58"/>
    <w:rsid w:val="0067424A"/>
    <w:rsid w:val="006747DA"/>
    <w:rsid w:val="006753EF"/>
    <w:rsid w:val="0067674F"/>
    <w:rsid w:val="00676AF0"/>
    <w:rsid w:val="00676BCB"/>
    <w:rsid w:val="00677C25"/>
    <w:rsid w:val="00680100"/>
    <w:rsid w:val="00680FD4"/>
    <w:rsid w:val="0068121C"/>
    <w:rsid w:val="00681D32"/>
    <w:rsid w:val="0068266C"/>
    <w:rsid w:val="00684D24"/>
    <w:rsid w:val="00687748"/>
    <w:rsid w:val="00687836"/>
    <w:rsid w:val="00687C53"/>
    <w:rsid w:val="00690B3A"/>
    <w:rsid w:val="00691029"/>
    <w:rsid w:val="00691583"/>
    <w:rsid w:val="006916DE"/>
    <w:rsid w:val="00691CA5"/>
    <w:rsid w:val="00691FC1"/>
    <w:rsid w:val="006921DB"/>
    <w:rsid w:val="00692E74"/>
    <w:rsid w:val="00693AD4"/>
    <w:rsid w:val="00694AA3"/>
    <w:rsid w:val="006964E0"/>
    <w:rsid w:val="00696C9E"/>
    <w:rsid w:val="00696F4A"/>
    <w:rsid w:val="006A031C"/>
    <w:rsid w:val="006A0E55"/>
    <w:rsid w:val="006A1906"/>
    <w:rsid w:val="006A1DD1"/>
    <w:rsid w:val="006A2BF3"/>
    <w:rsid w:val="006A2C91"/>
    <w:rsid w:val="006A4324"/>
    <w:rsid w:val="006A79FC"/>
    <w:rsid w:val="006B202C"/>
    <w:rsid w:val="006B289C"/>
    <w:rsid w:val="006B3542"/>
    <w:rsid w:val="006B5B1F"/>
    <w:rsid w:val="006B5D44"/>
    <w:rsid w:val="006B6104"/>
    <w:rsid w:val="006B6B1B"/>
    <w:rsid w:val="006B6F25"/>
    <w:rsid w:val="006B77FB"/>
    <w:rsid w:val="006C17A9"/>
    <w:rsid w:val="006C17EB"/>
    <w:rsid w:val="006C278C"/>
    <w:rsid w:val="006C2A71"/>
    <w:rsid w:val="006C4ACA"/>
    <w:rsid w:val="006C4BA3"/>
    <w:rsid w:val="006C5009"/>
    <w:rsid w:val="006C71A8"/>
    <w:rsid w:val="006D07A6"/>
    <w:rsid w:val="006D218A"/>
    <w:rsid w:val="006D2663"/>
    <w:rsid w:val="006D3B82"/>
    <w:rsid w:val="006D4037"/>
    <w:rsid w:val="006D7BC3"/>
    <w:rsid w:val="006E08D3"/>
    <w:rsid w:val="006E12EF"/>
    <w:rsid w:val="006E24F1"/>
    <w:rsid w:val="006E30EF"/>
    <w:rsid w:val="006E3D98"/>
    <w:rsid w:val="006E5843"/>
    <w:rsid w:val="006E5A29"/>
    <w:rsid w:val="006E7EFE"/>
    <w:rsid w:val="006F0329"/>
    <w:rsid w:val="006F321A"/>
    <w:rsid w:val="006F34DE"/>
    <w:rsid w:val="006F396F"/>
    <w:rsid w:val="006F61AB"/>
    <w:rsid w:val="006F69FE"/>
    <w:rsid w:val="006F7CD7"/>
    <w:rsid w:val="00702615"/>
    <w:rsid w:val="0070317F"/>
    <w:rsid w:val="007046A1"/>
    <w:rsid w:val="00704D06"/>
    <w:rsid w:val="00705C51"/>
    <w:rsid w:val="007060AF"/>
    <w:rsid w:val="007060FE"/>
    <w:rsid w:val="00706D9D"/>
    <w:rsid w:val="0070705A"/>
    <w:rsid w:val="00707836"/>
    <w:rsid w:val="00707E67"/>
    <w:rsid w:val="00707E74"/>
    <w:rsid w:val="0071031B"/>
    <w:rsid w:val="007103D1"/>
    <w:rsid w:val="0071064B"/>
    <w:rsid w:val="0071069A"/>
    <w:rsid w:val="007108F6"/>
    <w:rsid w:val="00710C33"/>
    <w:rsid w:val="00710DC7"/>
    <w:rsid w:val="00711161"/>
    <w:rsid w:val="007116C7"/>
    <w:rsid w:val="0071364D"/>
    <w:rsid w:val="007142AD"/>
    <w:rsid w:val="00715D71"/>
    <w:rsid w:val="00717888"/>
    <w:rsid w:val="00720228"/>
    <w:rsid w:val="00720884"/>
    <w:rsid w:val="00721061"/>
    <w:rsid w:val="00721940"/>
    <w:rsid w:val="00721A96"/>
    <w:rsid w:val="00722A44"/>
    <w:rsid w:val="00724D27"/>
    <w:rsid w:val="007255D6"/>
    <w:rsid w:val="00727AF5"/>
    <w:rsid w:val="00727EFB"/>
    <w:rsid w:val="00730867"/>
    <w:rsid w:val="00730EE9"/>
    <w:rsid w:val="00731923"/>
    <w:rsid w:val="00732B90"/>
    <w:rsid w:val="00733ECC"/>
    <w:rsid w:val="007360CE"/>
    <w:rsid w:val="007379DC"/>
    <w:rsid w:val="00740ADC"/>
    <w:rsid w:val="00741E1A"/>
    <w:rsid w:val="007426D4"/>
    <w:rsid w:val="00743581"/>
    <w:rsid w:val="0074779E"/>
    <w:rsid w:val="007506E3"/>
    <w:rsid w:val="00751057"/>
    <w:rsid w:val="0075134C"/>
    <w:rsid w:val="00752FF1"/>
    <w:rsid w:val="00754354"/>
    <w:rsid w:val="007543D3"/>
    <w:rsid w:val="007557F1"/>
    <w:rsid w:val="0075751D"/>
    <w:rsid w:val="00757522"/>
    <w:rsid w:val="00764504"/>
    <w:rsid w:val="0076547F"/>
    <w:rsid w:val="00767E0C"/>
    <w:rsid w:val="00767F24"/>
    <w:rsid w:val="007707F2"/>
    <w:rsid w:val="00771F8A"/>
    <w:rsid w:val="00772052"/>
    <w:rsid w:val="00773252"/>
    <w:rsid w:val="007732B4"/>
    <w:rsid w:val="00773A69"/>
    <w:rsid w:val="00773ECD"/>
    <w:rsid w:val="00773EDA"/>
    <w:rsid w:val="007747D2"/>
    <w:rsid w:val="00776050"/>
    <w:rsid w:val="00777695"/>
    <w:rsid w:val="007801D0"/>
    <w:rsid w:val="0078038A"/>
    <w:rsid w:val="00781248"/>
    <w:rsid w:val="00782536"/>
    <w:rsid w:val="00783A89"/>
    <w:rsid w:val="00784157"/>
    <w:rsid w:val="00785804"/>
    <w:rsid w:val="0078581D"/>
    <w:rsid w:val="00785FDC"/>
    <w:rsid w:val="0078681C"/>
    <w:rsid w:val="00786C13"/>
    <w:rsid w:val="00786C89"/>
    <w:rsid w:val="00787401"/>
    <w:rsid w:val="00790978"/>
    <w:rsid w:val="00792809"/>
    <w:rsid w:val="00792D03"/>
    <w:rsid w:val="00792D8D"/>
    <w:rsid w:val="00793534"/>
    <w:rsid w:val="0079434E"/>
    <w:rsid w:val="0079548A"/>
    <w:rsid w:val="007A0403"/>
    <w:rsid w:val="007A1F70"/>
    <w:rsid w:val="007A242C"/>
    <w:rsid w:val="007A2CE8"/>
    <w:rsid w:val="007A3E91"/>
    <w:rsid w:val="007A48ED"/>
    <w:rsid w:val="007A4950"/>
    <w:rsid w:val="007A5106"/>
    <w:rsid w:val="007A5972"/>
    <w:rsid w:val="007A6DBA"/>
    <w:rsid w:val="007A74A9"/>
    <w:rsid w:val="007A7772"/>
    <w:rsid w:val="007A7A4A"/>
    <w:rsid w:val="007A7AE5"/>
    <w:rsid w:val="007B1909"/>
    <w:rsid w:val="007B27EC"/>
    <w:rsid w:val="007B3368"/>
    <w:rsid w:val="007B54A8"/>
    <w:rsid w:val="007B79F1"/>
    <w:rsid w:val="007C082E"/>
    <w:rsid w:val="007C0B2A"/>
    <w:rsid w:val="007C12D4"/>
    <w:rsid w:val="007C192E"/>
    <w:rsid w:val="007C1C7E"/>
    <w:rsid w:val="007C28A6"/>
    <w:rsid w:val="007C33FD"/>
    <w:rsid w:val="007C39DF"/>
    <w:rsid w:val="007C5430"/>
    <w:rsid w:val="007C5E9C"/>
    <w:rsid w:val="007C6B89"/>
    <w:rsid w:val="007D26A2"/>
    <w:rsid w:val="007D315D"/>
    <w:rsid w:val="007D3358"/>
    <w:rsid w:val="007D3580"/>
    <w:rsid w:val="007D5795"/>
    <w:rsid w:val="007D5BE6"/>
    <w:rsid w:val="007D5D08"/>
    <w:rsid w:val="007D693F"/>
    <w:rsid w:val="007D704A"/>
    <w:rsid w:val="007D7173"/>
    <w:rsid w:val="007D7D5B"/>
    <w:rsid w:val="007E2AD0"/>
    <w:rsid w:val="007E2F77"/>
    <w:rsid w:val="007E344F"/>
    <w:rsid w:val="007E360B"/>
    <w:rsid w:val="007E37C2"/>
    <w:rsid w:val="007E3E77"/>
    <w:rsid w:val="007E615E"/>
    <w:rsid w:val="007E724B"/>
    <w:rsid w:val="007E755A"/>
    <w:rsid w:val="007E75ED"/>
    <w:rsid w:val="007F08BA"/>
    <w:rsid w:val="007F117B"/>
    <w:rsid w:val="007F201D"/>
    <w:rsid w:val="007F21FC"/>
    <w:rsid w:val="007F23FC"/>
    <w:rsid w:val="007F2CED"/>
    <w:rsid w:val="007F2ED1"/>
    <w:rsid w:val="007F5F57"/>
    <w:rsid w:val="007F6B1F"/>
    <w:rsid w:val="007F778A"/>
    <w:rsid w:val="00801859"/>
    <w:rsid w:val="0080198C"/>
    <w:rsid w:val="00801C69"/>
    <w:rsid w:val="008028FE"/>
    <w:rsid w:val="00803243"/>
    <w:rsid w:val="00803B58"/>
    <w:rsid w:val="00804906"/>
    <w:rsid w:val="00807CCC"/>
    <w:rsid w:val="00810265"/>
    <w:rsid w:val="00811F53"/>
    <w:rsid w:val="00812290"/>
    <w:rsid w:val="008136E0"/>
    <w:rsid w:val="00813BAB"/>
    <w:rsid w:val="00814792"/>
    <w:rsid w:val="00815512"/>
    <w:rsid w:val="008174B4"/>
    <w:rsid w:val="0082134B"/>
    <w:rsid w:val="0082239A"/>
    <w:rsid w:val="0082280C"/>
    <w:rsid w:val="00823E2E"/>
    <w:rsid w:val="00827A6A"/>
    <w:rsid w:val="00827D41"/>
    <w:rsid w:val="008310EF"/>
    <w:rsid w:val="00832C71"/>
    <w:rsid w:val="008337EE"/>
    <w:rsid w:val="00834249"/>
    <w:rsid w:val="00834EDE"/>
    <w:rsid w:val="00834F67"/>
    <w:rsid w:val="008363F8"/>
    <w:rsid w:val="0083646E"/>
    <w:rsid w:val="008377DB"/>
    <w:rsid w:val="00840510"/>
    <w:rsid w:val="00840A0B"/>
    <w:rsid w:val="00840C7A"/>
    <w:rsid w:val="00841F87"/>
    <w:rsid w:val="008422BC"/>
    <w:rsid w:val="00843271"/>
    <w:rsid w:val="00843379"/>
    <w:rsid w:val="0084445B"/>
    <w:rsid w:val="00845CD5"/>
    <w:rsid w:val="008462A0"/>
    <w:rsid w:val="008464B9"/>
    <w:rsid w:val="00846692"/>
    <w:rsid w:val="00846F98"/>
    <w:rsid w:val="008471ED"/>
    <w:rsid w:val="008502EB"/>
    <w:rsid w:val="00850E8D"/>
    <w:rsid w:val="0085224F"/>
    <w:rsid w:val="0085273A"/>
    <w:rsid w:val="008527FC"/>
    <w:rsid w:val="00852E33"/>
    <w:rsid w:val="00854581"/>
    <w:rsid w:val="00854ACE"/>
    <w:rsid w:val="0085504B"/>
    <w:rsid w:val="00855318"/>
    <w:rsid w:val="00855AFB"/>
    <w:rsid w:val="00855B39"/>
    <w:rsid w:val="00856390"/>
    <w:rsid w:val="00856AE3"/>
    <w:rsid w:val="0086265E"/>
    <w:rsid w:val="00862668"/>
    <w:rsid w:val="00862965"/>
    <w:rsid w:val="008637C1"/>
    <w:rsid w:val="008644D3"/>
    <w:rsid w:val="0086470C"/>
    <w:rsid w:val="008660C1"/>
    <w:rsid w:val="0086700F"/>
    <w:rsid w:val="0086710F"/>
    <w:rsid w:val="00867310"/>
    <w:rsid w:val="008674C4"/>
    <w:rsid w:val="00867AF5"/>
    <w:rsid w:val="00870B1C"/>
    <w:rsid w:val="00871635"/>
    <w:rsid w:val="008724BA"/>
    <w:rsid w:val="00875262"/>
    <w:rsid w:val="008757DA"/>
    <w:rsid w:val="00877EDD"/>
    <w:rsid w:val="00881AE2"/>
    <w:rsid w:val="00882D5A"/>
    <w:rsid w:val="00882F3A"/>
    <w:rsid w:val="008839D3"/>
    <w:rsid w:val="00884175"/>
    <w:rsid w:val="00886FD6"/>
    <w:rsid w:val="00887E01"/>
    <w:rsid w:val="008906A8"/>
    <w:rsid w:val="00890F3F"/>
    <w:rsid w:val="00891ABC"/>
    <w:rsid w:val="00891B1F"/>
    <w:rsid w:val="00893909"/>
    <w:rsid w:val="00894C49"/>
    <w:rsid w:val="00894D46"/>
    <w:rsid w:val="00894E78"/>
    <w:rsid w:val="0089600C"/>
    <w:rsid w:val="008964AF"/>
    <w:rsid w:val="00896D5D"/>
    <w:rsid w:val="00897364"/>
    <w:rsid w:val="008A0567"/>
    <w:rsid w:val="008A0F93"/>
    <w:rsid w:val="008A267C"/>
    <w:rsid w:val="008A2E94"/>
    <w:rsid w:val="008A31EF"/>
    <w:rsid w:val="008A33F1"/>
    <w:rsid w:val="008A590F"/>
    <w:rsid w:val="008A7216"/>
    <w:rsid w:val="008A79BD"/>
    <w:rsid w:val="008A7EF3"/>
    <w:rsid w:val="008B14B9"/>
    <w:rsid w:val="008B1C73"/>
    <w:rsid w:val="008B3698"/>
    <w:rsid w:val="008B3D0C"/>
    <w:rsid w:val="008B5379"/>
    <w:rsid w:val="008B5553"/>
    <w:rsid w:val="008B74A3"/>
    <w:rsid w:val="008B768E"/>
    <w:rsid w:val="008C07FA"/>
    <w:rsid w:val="008C19A5"/>
    <w:rsid w:val="008C1A3A"/>
    <w:rsid w:val="008C1F57"/>
    <w:rsid w:val="008C2173"/>
    <w:rsid w:val="008C2855"/>
    <w:rsid w:val="008C38A9"/>
    <w:rsid w:val="008C3D12"/>
    <w:rsid w:val="008C41CC"/>
    <w:rsid w:val="008C4352"/>
    <w:rsid w:val="008C4738"/>
    <w:rsid w:val="008C477C"/>
    <w:rsid w:val="008C4DBF"/>
    <w:rsid w:val="008C6D31"/>
    <w:rsid w:val="008D021C"/>
    <w:rsid w:val="008D19BB"/>
    <w:rsid w:val="008D1A6D"/>
    <w:rsid w:val="008D4B87"/>
    <w:rsid w:val="008D4FB9"/>
    <w:rsid w:val="008D65A8"/>
    <w:rsid w:val="008D76A8"/>
    <w:rsid w:val="008E059F"/>
    <w:rsid w:val="008E138C"/>
    <w:rsid w:val="008E161D"/>
    <w:rsid w:val="008E29CF"/>
    <w:rsid w:val="008E366C"/>
    <w:rsid w:val="008E3720"/>
    <w:rsid w:val="008E3C64"/>
    <w:rsid w:val="008E3EC6"/>
    <w:rsid w:val="008E6E79"/>
    <w:rsid w:val="008E7995"/>
    <w:rsid w:val="008F0EA4"/>
    <w:rsid w:val="008F1AE1"/>
    <w:rsid w:val="008F2566"/>
    <w:rsid w:val="008F2C78"/>
    <w:rsid w:val="008F2DA1"/>
    <w:rsid w:val="008F3491"/>
    <w:rsid w:val="008F4313"/>
    <w:rsid w:val="008F5290"/>
    <w:rsid w:val="008F5DBA"/>
    <w:rsid w:val="008F6155"/>
    <w:rsid w:val="008F6960"/>
    <w:rsid w:val="008F740B"/>
    <w:rsid w:val="0090003F"/>
    <w:rsid w:val="00900670"/>
    <w:rsid w:val="00900B32"/>
    <w:rsid w:val="00902043"/>
    <w:rsid w:val="0090243D"/>
    <w:rsid w:val="009028FE"/>
    <w:rsid w:val="00902F03"/>
    <w:rsid w:val="009035D2"/>
    <w:rsid w:val="0090376F"/>
    <w:rsid w:val="00904345"/>
    <w:rsid w:val="009048E9"/>
    <w:rsid w:val="00910122"/>
    <w:rsid w:val="009107F9"/>
    <w:rsid w:val="0091146C"/>
    <w:rsid w:val="00911663"/>
    <w:rsid w:val="00911DD6"/>
    <w:rsid w:val="0091235D"/>
    <w:rsid w:val="00913B7B"/>
    <w:rsid w:val="00914080"/>
    <w:rsid w:val="00915859"/>
    <w:rsid w:val="009163D0"/>
    <w:rsid w:val="0091655A"/>
    <w:rsid w:val="009172CC"/>
    <w:rsid w:val="0092079D"/>
    <w:rsid w:val="00920D2D"/>
    <w:rsid w:val="00922575"/>
    <w:rsid w:val="009236C5"/>
    <w:rsid w:val="00923B1D"/>
    <w:rsid w:val="00923CFC"/>
    <w:rsid w:val="0092417A"/>
    <w:rsid w:val="009243E2"/>
    <w:rsid w:val="00924705"/>
    <w:rsid w:val="00925425"/>
    <w:rsid w:val="00925629"/>
    <w:rsid w:val="00926E37"/>
    <w:rsid w:val="009270F6"/>
    <w:rsid w:val="00927298"/>
    <w:rsid w:val="0092755F"/>
    <w:rsid w:val="009279EB"/>
    <w:rsid w:val="00927D76"/>
    <w:rsid w:val="009300EB"/>
    <w:rsid w:val="00930C87"/>
    <w:rsid w:val="00930D3B"/>
    <w:rsid w:val="00930F2F"/>
    <w:rsid w:val="00930F6B"/>
    <w:rsid w:val="009318C8"/>
    <w:rsid w:val="00933E2C"/>
    <w:rsid w:val="00934144"/>
    <w:rsid w:val="00934DB2"/>
    <w:rsid w:val="00936559"/>
    <w:rsid w:val="00936DC2"/>
    <w:rsid w:val="00937524"/>
    <w:rsid w:val="00940CF4"/>
    <w:rsid w:val="00941889"/>
    <w:rsid w:val="00941C8E"/>
    <w:rsid w:val="00941DAE"/>
    <w:rsid w:val="00942A4F"/>
    <w:rsid w:val="00943956"/>
    <w:rsid w:val="0094493B"/>
    <w:rsid w:val="00945511"/>
    <w:rsid w:val="009459F8"/>
    <w:rsid w:val="00946540"/>
    <w:rsid w:val="00947035"/>
    <w:rsid w:val="00947FCE"/>
    <w:rsid w:val="00951A30"/>
    <w:rsid w:val="00952D4C"/>
    <w:rsid w:val="00953687"/>
    <w:rsid w:val="00954052"/>
    <w:rsid w:val="009541D3"/>
    <w:rsid w:val="00954944"/>
    <w:rsid w:val="009576BC"/>
    <w:rsid w:val="00957F1C"/>
    <w:rsid w:val="0096023C"/>
    <w:rsid w:val="00960395"/>
    <w:rsid w:val="00960B96"/>
    <w:rsid w:val="00961BC1"/>
    <w:rsid w:val="00962EAD"/>
    <w:rsid w:val="009630ED"/>
    <w:rsid w:val="00963617"/>
    <w:rsid w:val="00963661"/>
    <w:rsid w:val="0096421B"/>
    <w:rsid w:val="00964F0D"/>
    <w:rsid w:val="00965066"/>
    <w:rsid w:val="00966104"/>
    <w:rsid w:val="00966B1C"/>
    <w:rsid w:val="00966DEC"/>
    <w:rsid w:val="00970641"/>
    <w:rsid w:val="00971286"/>
    <w:rsid w:val="00971FD2"/>
    <w:rsid w:val="00971FDD"/>
    <w:rsid w:val="009722D6"/>
    <w:rsid w:val="00972C94"/>
    <w:rsid w:val="00972F87"/>
    <w:rsid w:val="0097307B"/>
    <w:rsid w:val="00973A58"/>
    <w:rsid w:val="009747FE"/>
    <w:rsid w:val="00975668"/>
    <w:rsid w:val="00976320"/>
    <w:rsid w:val="009779EA"/>
    <w:rsid w:val="00977A99"/>
    <w:rsid w:val="009812C3"/>
    <w:rsid w:val="00982BBE"/>
    <w:rsid w:val="009833AD"/>
    <w:rsid w:val="00985225"/>
    <w:rsid w:val="00987847"/>
    <w:rsid w:val="009916F9"/>
    <w:rsid w:val="009928C3"/>
    <w:rsid w:val="009933DA"/>
    <w:rsid w:val="009939E0"/>
    <w:rsid w:val="00996384"/>
    <w:rsid w:val="00996B65"/>
    <w:rsid w:val="009A0227"/>
    <w:rsid w:val="009A1163"/>
    <w:rsid w:val="009A1C27"/>
    <w:rsid w:val="009A1E11"/>
    <w:rsid w:val="009A2A39"/>
    <w:rsid w:val="009A4D0D"/>
    <w:rsid w:val="009A51D5"/>
    <w:rsid w:val="009A60F1"/>
    <w:rsid w:val="009A719C"/>
    <w:rsid w:val="009B4AAC"/>
    <w:rsid w:val="009B6B74"/>
    <w:rsid w:val="009B6F46"/>
    <w:rsid w:val="009B7554"/>
    <w:rsid w:val="009C01A2"/>
    <w:rsid w:val="009C0C6F"/>
    <w:rsid w:val="009C1434"/>
    <w:rsid w:val="009C39FC"/>
    <w:rsid w:val="009C43F3"/>
    <w:rsid w:val="009C520F"/>
    <w:rsid w:val="009C7071"/>
    <w:rsid w:val="009C763C"/>
    <w:rsid w:val="009D001D"/>
    <w:rsid w:val="009D1902"/>
    <w:rsid w:val="009D209C"/>
    <w:rsid w:val="009D2DB0"/>
    <w:rsid w:val="009D33C1"/>
    <w:rsid w:val="009D4B94"/>
    <w:rsid w:val="009D4C4E"/>
    <w:rsid w:val="009D57EC"/>
    <w:rsid w:val="009D5912"/>
    <w:rsid w:val="009D5C1F"/>
    <w:rsid w:val="009D5F94"/>
    <w:rsid w:val="009D67B2"/>
    <w:rsid w:val="009D6F3F"/>
    <w:rsid w:val="009E018E"/>
    <w:rsid w:val="009E0554"/>
    <w:rsid w:val="009E07B8"/>
    <w:rsid w:val="009E1E17"/>
    <w:rsid w:val="009E1F63"/>
    <w:rsid w:val="009E31A0"/>
    <w:rsid w:val="009E32A3"/>
    <w:rsid w:val="009E3815"/>
    <w:rsid w:val="009E5243"/>
    <w:rsid w:val="009E5E7C"/>
    <w:rsid w:val="009E6BD5"/>
    <w:rsid w:val="009E7435"/>
    <w:rsid w:val="009E750A"/>
    <w:rsid w:val="009E769C"/>
    <w:rsid w:val="009E79DF"/>
    <w:rsid w:val="009E7A8E"/>
    <w:rsid w:val="009E7FAF"/>
    <w:rsid w:val="009F0E96"/>
    <w:rsid w:val="009F17C5"/>
    <w:rsid w:val="009F3564"/>
    <w:rsid w:val="009F3E14"/>
    <w:rsid w:val="009F5A7C"/>
    <w:rsid w:val="00A00810"/>
    <w:rsid w:val="00A025CA"/>
    <w:rsid w:val="00A03106"/>
    <w:rsid w:val="00A0353C"/>
    <w:rsid w:val="00A04A23"/>
    <w:rsid w:val="00A113B9"/>
    <w:rsid w:val="00A11658"/>
    <w:rsid w:val="00A12CC1"/>
    <w:rsid w:val="00A133ED"/>
    <w:rsid w:val="00A13C62"/>
    <w:rsid w:val="00A14AA0"/>
    <w:rsid w:val="00A14ED9"/>
    <w:rsid w:val="00A15199"/>
    <w:rsid w:val="00A155C5"/>
    <w:rsid w:val="00A16FAA"/>
    <w:rsid w:val="00A17896"/>
    <w:rsid w:val="00A17A1C"/>
    <w:rsid w:val="00A2095B"/>
    <w:rsid w:val="00A21A20"/>
    <w:rsid w:val="00A224B3"/>
    <w:rsid w:val="00A22834"/>
    <w:rsid w:val="00A22C26"/>
    <w:rsid w:val="00A23A6B"/>
    <w:rsid w:val="00A2458A"/>
    <w:rsid w:val="00A24767"/>
    <w:rsid w:val="00A24C5A"/>
    <w:rsid w:val="00A26216"/>
    <w:rsid w:val="00A265B1"/>
    <w:rsid w:val="00A27ABA"/>
    <w:rsid w:val="00A331C6"/>
    <w:rsid w:val="00A3355E"/>
    <w:rsid w:val="00A3496A"/>
    <w:rsid w:val="00A3522A"/>
    <w:rsid w:val="00A35FEF"/>
    <w:rsid w:val="00A36B30"/>
    <w:rsid w:val="00A37088"/>
    <w:rsid w:val="00A3738B"/>
    <w:rsid w:val="00A40B7C"/>
    <w:rsid w:val="00A4114A"/>
    <w:rsid w:val="00A4505E"/>
    <w:rsid w:val="00A47F45"/>
    <w:rsid w:val="00A50A6C"/>
    <w:rsid w:val="00A51BD2"/>
    <w:rsid w:val="00A524C8"/>
    <w:rsid w:val="00A528CB"/>
    <w:rsid w:val="00A53207"/>
    <w:rsid w:val="00A53E0F"/>
    <w:rsid w:val="00A547D7"/>
    <w:rsid w:val="00A54848"/>
    <w:rsid w:val="00A55ABA"/>
    <w:rsid w:val="00A55B31"/>
    <w:rsid w:val="00A572AE"/>
    <w:rsid w:val="00A6245E"/>
    <w:rsid w:val="00A64F44"/>
    <w:rsid w:val="00A65336"/>
    <w:rsid w:val="00A66271"/>
    <w:rsid w:val="00A679F1"/>
    <w:rsid w:val="00A67C79"/>
    <w:rsid w:val="00A67F36"/>
    <w:rsid w:val="00A7044D"/>
    <w:rsid w:val="00A707C0"/>
    <w:rsid w:val="00A71329"/>
    <w:rsid w:val="00A727B1"/>
    <w:rsid w:val="00A7371C"/>
    <w:rsid w:val="00A73910"/>
    <w:rsid w:val="00A73F62"/>
    <w:rsid w:val="00A75985"/>
    <w:rsid w:val="00A770AA"/>
    <w:rsid w:val="00A774CE"/>
    <w:rsid w:val="00A77FDB"/>
    <w:rsid w:val="00A82301"/>
    <w:rsid w:val="00A82FA5"/>
    <w:rsid w:val="00A83184"/>
    <w:rsid w:val="00A85570"/>
    <w:rsid w:val="00A864C2"/>
    <w:rsid w:val="00A86A37"/>
    <w:rsid w:val="00A86A88"/>
    <w:rsid w:val="00A91B07"/>
    <w:rsid w:val="00A9395F"/>
    <w:rsid w:val="00A93F28"/>
    <w:rsid w:val="00A95BF5"/>
    <w:rsid w:val="00A95C2E"/>
    <w:rsid w:val="00A96088"/>
    <w:rsid w:val="00A9636C"/>
    <w:rsid w:val="00A97998"/>
    <w:rsid w:val="00A97ED4"/>
    <w:rsid w:val="00AA019D"/>
    <w:rsid w:val="00AA07EB"/>
    <w:rsid w:val="00AA0E89"/>
    <w:rsid w:val="00AA1216"/>
    <w:rsid w:val="00AA1611"/>
    <w:rsid w:val="00AA19D2"/>
    <w:rsid w:val="00AA2D9A"/>
    <w:rsid w:val="00AA3EFA"/>
    <w:rsid w:val="00AA4240"/>
    <w:rsid w:val="00AA425F"/>
    <w:rsid w:val="00AA4884"/>
    <w:rsid w:val="00AA4BB6"/>
    <w:rsid w:val="00AA6502"/>
    <w:rsid w:val="00AA69E4"/>
    <w:rsid w:val="00AA7406"/>
    <w:rsid w:val="00AA74E2"/>
    <w:rsid w:val="00AA779B"/>
    <w:rsid w:val="00AB0418"/>
    <w:rsid w:val="00AB05C6"/>
    <w:rsid w:val="00AB0783"/>
    <w:rsid w:val="00AB0FE2"/>
    <w:rsid w:val="00AB15FA"/>
    <w:rsid w:val="00AB2FC0"/>
    <w:rsid w:val="00AB3670"/>
    <w:rsid w:val="00AB3D7C"/>
    <w:rsid w:val="00AB484E"/>
    <w:rsid w:val="00AB7F31"/>
    <w:rsid w:val="00AC0907"/>
    <w:rsid w:val="00AC11EE"/>
    <w:rsid w:val="00AC2080"/>
    <w:rsid w:val="00AC29F0"/>
    <w:rsid w:val="00AC2C14"/>
    <w:rsid w:val="00AC317C"/>
    <w:rsid w:val="00AC3666"/>
    <w:rsid w:val="00AC4110"/>
    <w:rsid w:val="00AC416E"/>
    <w:rsid w:val="00AC48E2"/>
    <w:rsid w:val="00AC4CFC"/>
    <w:rsid w:val="00AC4EA4"/>
    <w:rsid w:val="00AC5240"/>
    <w:rsid w:val="00AC67EE"/>
    <w:rsid w:val="00AC70BB"/>
    <w:rsid w:val="00AC740D"/>
    <w:rsid w:val="00AC769F"/>
    <w:rsid w:val="00AD04A4"/>
    <w:rsid w:val="00AD36FE"/>
    <w:rsid w:val="00AD4195"/>
    <w:rsid w:val="00AD5230"/>
    <w:rsid w:val="00AD5974"/>
    <w:rsid w:val="00AD6502"/>
    <w:rsid w:val="00AD6569"/>
    <w:rsid w:val="00AD6D9C"/>
    <w:rsid w:val="00AE0FE0"/>
    <w:rsid w:val="00AE12B3"/>
    <w:rsid w:val="00AE2E09"/>
    <w:rsid w:val="00AE3827"/>
    <w:rsid w:val="00AE4FF4"/>
    <w:rsid w:val="00AE5508"/>
    <w:rsid w:val="00AE600F"/>
    <w:rsid w:val="00AF078A"/>
    <w:rsid w:val="00AF0C4A"/>
    <w:rsid w:val="00AF11B8"/>
    <w:rsid w:val="00AF2267"/>
    <w:rsid w:val="00AF4C4A"/>
    <w:rsid w:val="00AF5B2A"/>
    <w:rsid w:val="00AF620E"/>
    <w:rsid w:val="00AF6B08"/>
    <w:rsid w:val="00AF72A9"/>
    <w:rsid w:val="00B00B69"/>
    <w:rsid w:val="00B01914"/>
    <w:rsid w:val="00B01DC7"/>
    <w:rsid w:val="00B0247E"/>
    <w:rsid w:val="00B037B0"/>
    <w:rsid w:val="00B0470F"/>
    <w:rsid w:val="00B0582B"/>
    <w:rsid w:val="00B05D9E"/>
    <w:rsid w:val="00B05DEE"/>
    <w:rsid w:val="00B05EBF"/>
    <w:rsid w:val="00B06892"/>
    <w:rsid w:val="00B06D90"/>
    <w:rsid w:val="00B0DD9D"/>
    <w:rsid w:val="00B103B9"/>
    <w:rsid w:val="00B10BDA"/>
    <w:rsid w:val="00B10CDA"/>
    <w:rsid w:val="00B12855"/>
    <w:rsid w:val="00B142EE"/>
    <w:rsid w:val="00B14981"/>
    <w:rsid w:val="00B166A0"/>
    <w:rsid w:val="00B16C0C"/>
    <w:rsid w:val="00B16C2C"/>
    <w:rsid w:val="00B17574"/>
    <w:rsid w:val="00B2031A"/>
    <w:rsid w:val="00B25695"/>
    <w:rsid w:val="00B26A67"/>
    <w:rsid w:val="00B27C11"/>
    <w:rsid w:val="00B30D73"/>
    <w:rsid w:val="00B313FC"/>
    <w:rsid w:val="00B31D37"/>
    <w:rsid w:val="00B329F1"/>
    <w:rsid w:val="00B32DD0"/>
    <w:rsid w:val="00B33569"/>
    <w:rsid w:val="00B3368F"/>
    <w:rsid w:val="00B33FC6"/>
    <w:rsid w:val="00B350CB"/>
    <w:rsid w:val="00B3533E"/>
    <w:rsid w:val="00B36976"/>
    <w:rsid w:val="00B375B2"/>
    <w:rsid w:val="00B37959"/>
    <w:rsid w:val="00B40589"/>
    <w:rsid w:val="00B4096D"/>
    <w:rsid w:val="00B41FE1"/>
    <w:rsid w:val="00B4228C"/>
    <w:rsid w:val="00B42604"/>
    <w:rsid w:val="00B427FB"/>
    <w:rsid w:val="00B439FA"/>
    <w:rsid w:val="00B457EC"/>
    <w:rsid w:val="00B46B45"/>
    <w:rsid w:val="00B50052"/>
    <w:rsid w:val="00B50389"/>
    <w:rsid w:val="00B51E14"/>
    <w:rsid w:val="00B526B9"/>
    <w:rsid w:val="00B534D3"/>
    <w:rsid w:val="00B53ECA"/>
    <w:rsid w:val="00B5454C"/>
    <w:rsid w:val="00B54716"/>
    <w:rsid w:val="00B54887"/>
    <w:rsid w:val="00B5699D"/>
    <w:rsid w:val="00B56C5C"/>
    <w:rsid w:val="00B5779D"/>
    <w:rsid w:val="00B60991"/>
    <w:rsid w:val="00B622C5"/>
    <w:rsid w:val="00B6310D"/>
    <w:rsid w:val="00B635BF"/>
    <w:rsid w:val="00B63670"/>
    <w:rsid w:val="00B647DF"/>
    <w:rsid w:val="00B65D66"/>
    <w:rsid w:val="00B707A8"/>
    <w:rsid w:val="00B70DA8"/>
    <w:rsid w:val="00B71185"/>
    <w:rsid w:val="00B720B8"/>
    <w:rsid w:val="00B72FEF"/>
    <w:rsid w:val="00B73583"/>
    <w:rsid w:val="00B738A0"/>
    <w:rsid w:val="00B73F16"/>
    <w:rsid w:val="00B7425C"/>
    <w:rsid w:val="00B7539E"/>
    <w:rsid w:val="00B764A1"/>
    <w:rsid w:val="00B76BCD"/>
    <w:rsid w:val="00B76F5F"/>
    <w:rsid w:val="00B779F5"/>
    <w:rsid w:val="00B80354"/>
    <w:rsid w:val="00B81179"/>
    <w:rsid w:val="00B81902"/>
    <w:rsid w:val="00B82149"/>
    <w:rsid w:val="00B8493E"/>
    <w:rsid w:val="00B8605F"/>
    <w:rsid w:val="00B86F52"/>
    <w:rsid w:val="00B87D93"/>
    <w:rsid w:val="00B87E2B"/>
    <w:rsid w:val="00B87F60"/>
    <w:rsid w:val="00B90852"/>
    <w:rsid w:val="00B90906"/>
    <w:rsid w:val="00B92C94"/>
    <w:rsid w:val="00B930A3"/>
    <w:rsid w:val="00B95CF7"/>
    <w:rsid w:val="00B96299"/>
    <w:rsid w:val="00B96B98"/>
    <w:rsid w:val="00B9724C"/>
    <w:rsid w:val="00B97403"/>
    <w:rsid w:val="00B97BA9"/>
    <w:rsid w:val="00B97CA6"/>
    <w:rsid w:val="00BA010F"/>
    <w:rsid w:val="00BA06C6"/>
    <w:rsid w:val="00BA32D7"/>
    <w:rsid w:val="00BA3D42"/>
    <w:rsid w:val="00BA3E24"/>
    <w:rsid w:val="00BA44A9"/>
    <w:rsid w:val="00BA530E"/>
    <w:rsid w:val="00BA53B9"/>
    <w:rsid w:val="00BA54C4"/>
    <w:rsid w:val="00BA5E5E"/>
    <w:rsid w:val="00BA63A6"/>
    <w:rsid w:val="00BB0097"/>
    <w:rsid w:val="00BB02D4"/>
    <w:rsid w:val="00BB03A7"/>
    <w:rsid w:val="00BB0F79"/>
    <w:rsid w:val="00BB1992"/>
    <w:rsid w:val="00BB2852"/>
    <w:rsid w:val="00BB30C3"/>
    <w:rsid w:val="00BB4E11"/>
    <w:rsid w:val="00BB5F8A"/>
    <w:rsid w:val="00BB6165"/>
    <w:rsid w:val="00BB6697"/>
    <w:rsid w:val="00BB69F3"/>
    <w:rsid w:val="00BB6FFD"/>
    <w:rsid w:val="00BB759D"/>
    <w:rsid w:val="00BB7E48"/>
    <w:rsid w:val="00BC10A3"/>
    <w:rsid w:val="00BC1506"/>
    <w:rsid w:val="00BC1B28"/>
    <w:rsid w:val="00BC2727"/>
    <w:rsid w:val="00BC3971"/>
    <w:rsid w:val="00BC39CE"/>
    <w:rsid w:val="00BC3D74"/>
    <w:rsid w:val="00BC3FE1"/>
    <w:rsid w:val="00BC4BAB"/>
    <w:rsid w:val="00BC4CAF"/>
    <w:rsid w:val="00BC5BCD"/>
    <w:rsid w:val="00BC5EC2"/>
    <w:rsid w:val="00BC619A"/>
    <w:rsid w:val="00BC6509"/>
    <w:rsid w:val="00BC650E"/>
    <w:rsid w:val="00BC6B93"/>
    <w:rsid w:val="00BC74EC"/>
    <w:rsid w:val="00BC7545"/>
    <w:rsid w:val="00BD11A3"/>
    <w:rsid w:val="00BD2C72"/>
    <w:rsid w:val="00BD333F"/>
    <w:rsid w:val="00BD53BE"/>
    <w:rsid w:val="00BD5E6E"/>
    <w:rsid w:val="00BD676B"/>
    <w:rsid w:val="00BD72BF"/>
    <w:rsid w:val="00BD7945"/>
    <w:rsid w:val="00BE1D7E"/>
    <w:rsid w:val="00BE26A0"/>
    <w:rsid w:val="00BE29F3"/>
    <w:rsid w:val="00BE2F84"/>
    <w:rsid w:val="00BE3C3D"/>
    <w:rsid w:val="00BE4B58"/>
    <w:rsid w:val="00BE4F1E"/>
    <w:rsid w:val="00BE76BF"/>
    <w:rsid w:val="00BF00C4"/>
    <w:rsid w:val="00BF0A18"/>
    <w:rsid w:val="00BF1732"/>
    <w:rsid w:val="00BF2F6B"/>
    <w:rsid w:val="00BF3F98"/>
    <w:rsid w:val="00BF5155"/>
    <w:rsid w:val="00BF6E8C"/>
    <w:rsid w:val="00BF7E74"/>
    <w:rsid w:val="00C00112"/>
    <w:rsid w:val="00C00ED2"/>
    <w:rsid w:val="00C01801"/>
    <w:rsid w:val="00C020E5"/>
    <w:rsid w:val="00C02132"/>
    <w:rsid w:val="00C027A8"/>
    <w:rsid w:val="00C02A66"/>
    <w:rsid w:val="00C03013"/>
    <w:rsid w:val="00C03DFE"/>
    <w:rsid w:val="00C04869"/>
    <w:rsid w:val="00C049AE"/>
    <w:rsid w:val="00C058CC"/>
    <w:rsid w:val="00C0605F"/>
    <w:rsid w:val="00C10190"/>
    <w:rsid w:val="00C10420"/>
    <w:rsid w:val="00C11B9E"/>
    <w:rsid w:val="00C12B6F"/>
    <w:rsid w:val="00C170A5"/>
    <w:rsid w:val="00C2288F"/>
    <w:rsid w:val="00C22E26"/>
    <w:rsid w:val="00C23304"/>
    <w:rsid w:val="00C25A33"/>
    <w:rsid w:val="00C266B8"/>
    <w:rsid w:val="00C2674C"/>
    <w:rsid w:val="00C26930"/>
    <w:rsid w:val="00C274B6"/>
    <w:rsid w:val="00C301C9"/>
    <w:rsid w:val="00C31175"/>
    <w:rsid w:val="00C31EDF"/>
    <w:rsid w:val="00C31FAC"/>
    <w:rsid w:val="00C325E3"/>
    <w:rsid w:val="00C3326B"/>
    <w:rsid w:val="00C34993"/>
    <w:rsid w:val="00C36B72"/>
    <w:rsid w:val="00C372ED"/>
    <w:rsid w:val="00C400DC"/>
    <w:rsid w:val="00C401AE"/>
    <w:rsid w:val="00C4155C"/>
    <w:rsid w:val="00C43355"/>
    <w:rsid w:val="00C44E0A"/>
    <w:rsid w:val="00C44F32"/>
    <w:rsid w:val="00C4509A"/>
    <w:rsid w:val="00C4525C"/>
    <w:rsid w:val="00C45BB3"/>
    <w:rsid w:val="00C45D4D"/>
    <w:rsid w:val="00C4661F"/>
    <w:rsid w:val="00C47D67"/>
    <w:rsid w:val="00C514F4"/>
    <w:rsid w:val="00C52435"/>
    <w:rsid w:val="00C530C2"/>
    <w:rsid w:val="00C534F2"/>
    <w:rsid w:val="00C53681"/>
    <w:rsid w:val="00C53AA6"/>
    <w:rsid w:val="00C543F0"/>
    <w:rsid w:val="00C54DA7"/>
    <w:rsid w:val="00C57C04"/>
    <w:rsid w:val="00C60031"/>
    <w:rsid w:val="00C60132"/>
    <w:rsid w:val="00C601C6"/>
    <w:rsid w:val="00C602E6"/>
    <w:rsid w:val="00C60E62"/>
    <w:rsid w:val="00C61C19"/>
    <w:rsid w:val="00C62118"/>
    <w:rsid w:val="00C62217"/>
    <w:rsid w:val="00C624B7"/>
    <w:rsid w:val="00C6268C"/>
    <w:rsid w:val="00C64F3D"/>
    <w:rsid w:val="00C65BFF"/>
    <w:rsid w:val="00C6663A"/>
    <w:rsid w:val="00C66B60"/>
    <w:rsid w:val="00C67B42"/>
    <w:rsid w:val="00C7007F"/>
    <w:rsid w:val="00C70191"/>
    <w:rsid w:val="00C70610"/>
    <w:rsid w:val="00C70D68"/>
    <w:rsid w:val="00C72CBE"/>
    <w:rsid w:val="00C7466D"/>
    <w:rsid w:val="00C74712"/>
    <w:rsid w:val="00C75712"/>
    <w:rsid w:val="00C75A94"/>
    <w:rsid w:val="00C7647C"/>
    <w:rsid w:val="00C809C1"/>
    <w:rsid w:val="00C80C70"/>
    <w:rsid w:val="00C80CF2"/>
    <w:rsid w:val="00C80DF7"/>
    <w:rsid w:val="00C81980"/>
    <w:rsid w:val="00C81993"/>
    <w:rsid w:val="00C81D1B"/>
    <w:rsid w:val="00C82F2B"/>
    <w:rsid w:val="00C839D5"/>
    <w:rsid w:val="00C8628B"/>
    <w:rsid w:val="00C865E3"/>
    <w:rsid w:val="00C903EE"/>
    <w:rsid w:val="00C91B1E"/>
    <w:rsid w:val="00C923A2"/>
    <w:rsid w:val="00C942D8"/>
    <w:rsid w:val="00C94704"/>
    <w:rsid w:val="00C948D1"/>
    <w:rsid w:val="00C95CE3"/>
    <w:rsid w:val="00C964AE"/>
    <w:rsid w:val="00C96D2E"/>
    <w:rsid w:val="00CA0434"/>
    <w:rsid w:val="00CA18D7"/>
    <w:rsid w:val="00CA24B7"/>
    <w:rsid w:val="00CA32C5"/>
    <w:rsid w:val="00CA3D20"/>
    <w:rsid w:val="00CA4220"/>
    <w:rsid w:val="00CA4C79"/>
    <w:rsid w:val="00CA60B1"/>
    <w:rsid w:val="00CA7316"/>
    <w:rsid w:val="00CA76BE"/>
    <w:rsid w:val="00CB0191"/>
    <w:rsid w:val="00CB022D"/>
    <w:rsid w:val="00CB03FB"/>
    <w:rsid w:val="00CB0FFF"/>
    <w:rsid w:val="00CB21A5"/>
    <w:rsid w:val="00CB2B08"/>
    <w:rsid w:val="00CB3D47"/>
    <w:rsid w:val="00CB5B00"/>
    <w:rsid w:val="00CB7105"/>
    <w:rsid w:val="00CB761C"/>
    <w:rsid w:val="00CB7E9F"/>
    <w:rsid w:val="00CC05DC"/>
    <w:rsid w:val="00CC06CB"/>
    <w:rsid w:val="00CC0A19"/>
    <w:rsid w:val="00CC0C28"/>
    <w:rsid w:val="00CC157F"/>
    <w:rsid w:val="00CC28C2"/>
    <w:rsid w:val="00CC634D"/>
    <w:rsid w:val="00CC6AC4"/>
    <w:rsid w:val="00CC7968"/>
    <w:rsid w:val="00CD01B1"/>
    <w:rsid w:val="00CD0FF4"/>
    <w:rsid w:val="00CD33D0"/>
    <w:rsid w:val="00CD4200"/>
    <w:rsid w:val="00CD4D62"/>
    <w:rsid w:val="00CD611F"/>
    <w:rsid w:val="00CD61AD"/>
    <w:rsid w:val="00CD6914"/>
    <w:rsid w:val="00CD77D9"/>
    <w:rsid w:val="00CD798C"/>
    <w:rsid w:val="00CE0A46"/>
    <w:rsid w:val="00CE4543"/>
    <w:rsid w:val="00CE6237"/>
    <w:rsid w:val="00CE6BF8"/>
    <w:rsid w:val="00CE7A1E"/>
    <w:rsid w:val="00CF0191"/>
    <w:rsid w:val="00CF066C"/>
    <w:rsid w:val="00CF0722"/>
    <w:rsid w:val="00CF1322"/>
    <w:rsid w:val="00CF1F05"/>
    <w:rsid w:val="00CF5581"/>
    <w:rsid w:val="00CF6C4C"/>
    <w:rsid w:val="00CF6EA5"/>
    <w:rsid w:val="00CF7934"/>
    <w:rsid w:val="00D0001F"/>
    <w:rsid w:val="00D006EF"/>
    <w:rsid w:val="00D01CED"/>
    <w:rsid w:val="00D0336F"/>
    <w:rsid w:val="00D03A73"/>
    <w:rsid w:val="00D03C5D"/>
    <w:rsid w:val="00D05349"/>
    <w:rsid w:val="00D06447"/>
    <w:rsid w:val="00D064B2"/>
    <w:rsid w:val="00D0784E"/>
    <w:rsid w:val="00D10201"/>
    <w:rsid w:val="00D10284"/>
    <w:rsid w:val="00D102FD"/>
    <w:rsid w:val="00D11087"/>
    <w:rsid w:val="00D11AB5"/>
    <w:rsid w:val="00D1248D"/>
    <w:rsid w:val="00D131D5"/>
    <w:rsid w:val="00D1399B"/>
    <w:rsid w:val="00D13DFF"/>
    <w:rsid w:val="00D157A9"/>
    <w:rsid w:val="00D157E1"/>
    <w:rsid w:val="00D17F91"/>
    <w:rsid w:val="00D225D0"/>
    <w:rsid w:val="00D24356"/>
    <w:rsid w:val="00D24C84"/>
    <w:rsid w:val="00D25AE4"/>
    <w:rsid w:val="00D2612A"/>
    <w:rsid w:val="00D27320"/>
    <w:rsid w:val="00D2767A"/>
    <w:rsid w:val="00D311B8"/>
    <w:rsid w:val="00D326E8"/>
    <w:rsid w:val="00D32DC6"/>
    <w:rsid w:val="00D3731C"/>
    <w:rsid w:val="00D441CD"/>
    <w:rsid w:val="00D44429"/>
    <w:rsid w:val="00D45FF2"/>
    <w:rsid w:val="00D4607C"/>
    <w:rsid w:val="00D46D72"/>
    <w:rsid w:val="00D50FBC"/>
    <w:rsid w:val="00D51C24"/>
    <w:rsid w:val="00D52935"/>
    <w:rsid w:val="00D5331E"/>
    <w:rsid w:val="00D53785"/>
    <w:rsid w:val="00D53D0E"/>
    <w:rsid w:val="00D55341"/>
    <w:rsid w:val="00D56A2A"/>
    <w:rsid w:val="00D56ADB"/>
    <w:rsid w:val="00D57ECB"/>
    <w:rsid w:val="00D61D4F"/>
    <w:rsid w:val="00D61D71"/>
    <w:rsid w:val="00D637AB"/>
    <w:rsid w:val="00D64C25"/>
    <w:rsid w:val="00D64C90"/>
    <w:rsid w:val="00D65AE5"/>
    <w:rsid w:val="00D65D19"/>
    <w:rsid w:val="00D66519"/>
    <w:rsid w:val="00D66EFF"/>
    <w:rsid w:val="00D66F3F"/>
    <w:rsid w:val="00D67708"/>
    <w:rsid w:val="00D70D8D"/>
    <w:rsid w:val="00D713CA"/>
    <w:rsid w:val="00D733F9"/>
    <w:rsid w:val="00D741CE"/>
    <w:rsid w:val="00D74F46"/>
    <w:rsid w:val="00D7530D"/>
    <w:rsid w:val="00D7565A"/>
    <w:rsid w:val="00D760FA"/>
    <w:rsid w:val="00D77B5B"/>
    <w:rsid w:val="00D80344"/>
    <w:rsid w:val="00D819E0"/>
    <w:rsid w:val="00D819F4"/>
    <w:rsid w:val="00D824AB"/>
    <w:rsid w:val="00D8259B"/>
    <w:rsid w:val="00D82D15"/>
    <w:rsid w:val="00D82EF4"/>
    <w:rsid w:val="00D830E6"/>
    <w:rsid w:val="00D8389F"/>
    <w:rsid w:val="00D83B76"/>
    <w:rsid w:val="00D83DD1"/>
    <w:rsid w:val="00D84964"/>
    <w:rsid w:val="00D86C5F"/>
    <w:rsid w:val="00D86CA8"/>
    <w:rsid w:val="00D87B5B"/>
    <w:rsid w:val="00D9037C"/>
    <w:rsid w:val="00D91273"/>
    <w:rsid w:val="00D9175B"/>
    <w:rsid w:val="00D91F21"/>
    <w:rsid w:val="00D93669"/>
    <w:rsid w:val="00D93816"/>
    <w:rsid w:val="00D93835"/>
    <w:rsid w:val="00D9464C"/>
    <w:rsid w:val="00D9475E"/>
    <w:rsid w:val="00D9482A"/>
    <w:rsid w:val="00D9626F"/>
    <w:rsid w:val="00D963AF"/>
    <w:rsid w:val="00D96F8B"/>
    <w:rsid w:val="00D97E36"/>
    <w:rsid w:val="00DA1423"/>
    <w:rsid w:val="00DA37C5"/>
    <w:rsid w:val="00DA4A85"/>
    <w:rsid w:val="00DA5842"/>
    <w:rsid w:val="00DA6601"/>
    <w:rsid w:val="00DA6EA4"/>
    <w:rsid w:val="00DA75A0"/>
    <w:rsid w:val="00DB0C21"/>
    <w:rsid w:val="00DB1E48"/>
    <w:rsid w:val="00DB6296"/>
    <w:rsid w:val="00DC12B6"/>
    <w:rsid w:val="00DC1972"/>
    <w:rsid w:val="00DC2619"/>
    <w:rsid w:val="00DC3D14"/>
    <w:rsid w:val="00DC56E8"/>
    <w:rsid w:val="00DC5884"/>
    <w:rsid w:val="00DC59CC"/>
    <w:rsid w:val="00DC5B92"/>
    <w:rsid w:val="00DC671B"/>
    <w:rsid w:val="00DC69B3"/>
    <w:rsid w:val="00DC7682"/>
    <w:rsid w:val="00DD0405"/>
    <w:rsid w:val="00DD314B"/>
    <w:rsid w:val="00DD4554"/>
    <w:rsid w:val="00DD46E0"/>
    <w:rsid w:val="00DD4C2F"/>
    <w:rsid w:val="00DD69B2"/>
    <w:rsid w:val="00DD6D5F"/>
    <w:rsid w:val="00DE078D"/>
    <w:rsid w:val="00DE1215"/>
    <w:rsid w:val="00DE33D4"/>
    <w:rsid w:val="00DE4438"/>
    <w:rsid w:val="00DE66BB"/>
    <w:rsid w:val="00DE6C97"/>
    <w:rsid w:val="00DF05F0"/>
    <w:rsid w:val="00DF1387"/>
    <w:rsid w:val="00DF2293"/>
    <w:rsid w:val="00DF24A7"/>
    <w:rsid w:val="00DF3DD8"/>
    <w:rsid w:val="00DF4A43"/>
    <w:rsid w:val="00DF514A"/>
    <w:rsid w:val="00DF520A"/>
    <w:rsid w:val="00DF5C2E"/>
    <w:rsid w:val="00DF66E7"/>
    <w:rsid w:val="00DF6D03"/>
    <w:rsid w:val="00DF7268"/>
    <w:rsid w:val="00DF76B6"/>
    <w:rsid w:val="00DF79CB"/>
    <w:rsid w:val="00DF7E7E"/>
    <w:rsid w:val="00E01FE8"/>
    <w:rsid w:val="00E023A4"/>
    <w:rsid w:val="00E02431"/>
    <w:rsid w:val="00E027AB"/>
    <w:rsid w:val="00E02B5D"/>
    <w:rsid w:val="00E04D20"/>
    <w:rsid w:val="00E04F82"/>
    <w:rsid w:val="00E0546E"/>
    <w:rsid w:val="00E057A3"/>
    <w:rsid w:val="00E05E9E"/>
    <w:rsid w:val="00E06470"/>
    <w:rsid w:val="00E0676E"/>
    <w:rsid w:val="00E06AB4"/>
    <w:rsid w:val="00E06BAA"/>
    <w:rsid w:val="00E1044D"/>
    <w:rsid w:val="00E10936"/>
    <w:rsid w:val="00E110CB"/>
    <w:rsid w:val="00E1214D"/>
    <w:rsid w:val="00E16267"/>
    <w:rsid w:val="00E1793C"/>
    <w:rsid w:val="00E1BA4E"/>
    <w:rsid w:val="00E20741"/>
    <w:rsid w:val="00E21262"/>
    <w:rsid w:val="00E23529"/>
    <w:rsid w:val="00E23793"/>
    <w:rsid w:val="00E248B1"/>
    <w:rsid w:val="00E24A26"/>
    <w:rsid w:val="00E27B90"/>
    <w:rsid w:val="00E30134"/>
    <w:rsid w:val="00E33CE2"/>
    <w:rsid w:val="00E40E58"/>
    <w:rsid w:val="00E41FFF"/>
    <w:rsid w:val="00E42A4D"/>
    <w:rsid w:val="00E42C6F"/>
    <w:rsid w:val="00E44F3F"/>
    <w:rsid w:val="00E4764C"/>
    <w:rsid w:val="00E52B16"/>
    <w:rsid w:val="00E5420F"/>
    <w:rsid w:val="00E5428A"/>
    <w:rsid w:val="00E54600"/>
    <w:rsid w:val="00E55AF4"/>
    <w:rsid w:val="00E55E03"/>
    <w:rsid w:val="00E57D69"/>
    <w:rsid w:val="00E61A1C"/>
    <w:rsid w:val="00E628C7"/>
    <w:rsid w:val="00E63522"/>
    <w:rsid w:val="00E63F26"/>
    <w:rsid w:val="00E6443D"/>
    <w:rsid w:val="00E64B0B"/>
    <w:rsid w:val="00E66391"/>
    <w:rsid w:val="00E66E94"/>
    <w:rsid w:val="00E6751B"/>
    <w:rsid w:val="00E6764B"/>
    <w:rsid w:val="00E723D7"/>
    <w:rsid w:val="00E72517"/>
    <w:rsid w:val="00E743A4"/>
    <w:rsid w:val="00E75348"/>
    <w:rsid w:val="00E76BA5"/>
    <w:rsid w:val="00E76DCC"/>
    <w:rsid w:val="00E77858"/>
    <w:rsid w:val="00E77940"/>
    <w:rsid w:val="00E77F93"/>
    <w:rsid w:val="00E80D00"/>
    <w:rsid w:val="00E81622"/>
    <w:rsid w:val="00E81B06"/>
    <w:rsid w:val="00E8212E"/>
    <w:rsid w:val="00E821E3"/>
    <w:rsid w:val="00E82AA5"/>
    <w:rsid w:val="00E82EC2"/>
    <w:rsid w:val="00E843CA"/>
    <w:rsid w:val="00E91307"/>
    <w:rsid w:val="00E91C00"/>
    <w:rsid w:val="00E91C78"/>
    <w:rsid w:val="00E92471"/>
    <w:rsid w:val="00E92A0B"/>
    <w:rsid w:val="00E92B52"/>
    <w:rsid w:val="00E933FA"/>
    <w:rsid w:val="00E96F95"/>
    <w:rsid w:val="00E970C8"/>
    <w:rsid w:val="00EA0BD6"/>
    <w:rsid w:val="00EA0E16"/>
    <w:rsid w:val="00EA23F4"/>
    <w:rsid w:val="00EA3128"/>
    <w:rsid w:val="00EA33DB"/>
    <w:rsid w:val="00EA3D98"/>
    <w:rsid w:val="00EA3FF3"/>
    <w:rsid w:val="00EA43B5"/>
    <w:rsid w:val="00EA44B7"/>
    <w:rsid w:val="00EA4FAE"/>
    <w:rsid w:val="00EA6800"/>
    <w:rsid w:val="00EB0554"/>
    <w:rsid w:val="00EB057E"/>
    <w:rsid w:val="00EB0747"/>
    <w:rsid w:val="00EB12EA"/>
    <w:rsid w:val="00EB1995"/>
    <w:rsid w:val="00EB252C"/>
    <w:rsid w:val="00EB373E"/>
    <w:rsid w:val="00EB3E30"/>
    <w:rsid w:val="00EB55F6"/>
    <w:rsid w:val="00EB6962"/>
    <w:rsid w:val="00EB6ABB"/>
    <w:rsid w:val="00EB6CCE"/>
    <w:rsid w:val="00EC03D2"/>
    <w:rsid w:val="00EC224D"/>
    <w:rsid w:val="00EC2A51"/>
    <w:rsid w:val="00EC3000"/>
    <w:rsid w:val="00EC3220"/>
    <w:rsid w:val="00EC34D1"/>
    <w:rsid w:val="00EC3FDE"/>
    <w:rsid w:val="00EC59D7"/>
    <w:rsid w:val="00EC63FD"/>
    <w:rsid w:val="00EC6FDA"/>
    <w:rsid w:val="00EC7389"/>
    <w:rsid w:val="00ED03C9"/>
    <w:rsid w:val="00ED25AA"/>
    <w:rsid w:val="00ED5321"/>
    <w:rsid w:val="00ED75B7"/>
    <w:rsid w:val="00EE2F8F"/>
    <w:rsid w:val="00EE51A1"/>
    <w:rsid w:val="00EE6B11"/>
    <w:rsid w:val="00EF05E7"/>
    <w:rsid w:val="00EF13DD"/>
    <w:rsid w:val="00EF206F"/>
    <w:rsid w:val="00EF30F4"/>
    <w:rsid w:val="00EF36F4"/>
    <w:rsid w:val="00EF387E"/>
    <w:rsid w:val="00EF3D73"/>
    <w:rsid w:val="00EF3DF3"/>
    <w:rsid w:val="00EF5189"/>
    <w:rsid w:val="00EF59E7"/>
    <w:rsid w:val="00EF65B4"/>
    <w:rsid w:val="00EF692E"/>
    <w:rsid w:val="00EF6DDB"/>
    <w:rsid w:val="00EF7BFF"/>
    <w:rsid w:val="00F0235C"/>
    <w:rsid w:val="00F02A8E"/>
    <w:rsid w:val="00F02FDF"/>
    <w:rsid w:val="00F04F82"/>
    <w:rsid w:val="00F06088"/>
    <w:rsid w:val="00F06A6A"/>
    <w:rsid w:val="00F10166"/>
    <w:rsid w:val="00F1046E"/>
    <w:rsid w:val="00F10C9E"/>
    <w:rsid w:val="00F11EA0"/>
    <w:rsid w:val="00F1329B"/>
    <w:rsid w:val="00F1338D"/>
    <w:rsid w:val="00F133A1"/>
    <w:rsid w:val="00F140C3"/>
    <w:rsid w:val="00F14FA5"/>
    <w:rsid w:val="00F161B8"/>
    <w:rsid w:val="00F1665C"/>
    <w:rsid w:val="00F233AF"/>
    <w:rsid w:val="00F2410D"/>
    <w:rsid w:val="00F2784C"/>
    <w:rsid w:val="00F2788B"/>
    <w:rsid w:val="00F303AA"/>
    <w:rsid w:val="00F30737"/>
    <w:rsid w:val="00F3262E"/>
    <w:rsid w:val="00F32E2D"/>
    <w:rsid w:val="00F33339"/>
    <w:rsid w:val="00F33BAF"/>
    <w:rsid w:val="00F33BE8"/>
    <w:rsid w:val="00F33F0E"/>
    <w:rsid w:val="00F368E6"/>
    <w:rsid w:val="00F4020B"/>
    <w:rsid w:val="00F40F78"/>
    <w:rsid w:val="00F42124"/>
    <w:rsid w:val="00F43834"/>
    <w:rsid w:val="00F446E3"/>
    <w:rsid w:val="00F451C9"/>
    <w:rsid w:val="00F452A1"/>
    <w:rsid w:val="00F4552A"/>
    <w:rsid w:val="00F469D2"/>
    <w:rsid w:val="00F50F1F"/>
    <w:rsid w:val="00F52318"/>
    <w:rsid w:val="00F52533"/>
    <w:rsid w:val="00F53324"/>
    <w:rsid w:val="00F53BB5"/>
    <w:rsid w:val="00F53FB7"/>
    <w:rsid w:val="00F56F57"/>
    <w:rsid w:val="00F572E9"/>
    <w:rsid w:val="00F60058"/>
    <w:rsid w:val="00F603BF"/>
    <w:rsid w:val="00F603FA"/>
    <w:rsid w:val="00F61225"/>
    <w:rsid w:val="00F613F1"/>
    <w:rsid w:val="00F6190C"/>
    <w:rsid w:val="00F61BFB"/>
    <w:rsid w:val="00F66EFD"/>
    <w:rsid w:val="00F67DD1"/>
    <w:rsid w:val="00F703CC"/>
    <w:rsid w:val="00F71A25"/>
    <w:rsid w:val="00F73C56"/>
    <w:rsid w:val="00F73F12"/>
    <w:rsid w:val="00F73FD8"/>
    <w:rsid w:val="00F748B0"/>
    <w:rsid w:val="00F753FB"/>
    <w:rsid w:val="00F802A0"/>
    <w:rsid w:val="00F8071A"/>
    <w:rsid w:val="00F82407"/>
    <w:rsid w:val="00F85386"/>
    <w:rsid w:val="00F87793"/>
    <w:rsid w:val="00F90A85"/>
    <w:rsid w:val="00F92174"/>
    <w:rsid w:val="00F92617"/>
    <w:rsid w:val="00F92750"/>
    <w:rsid w:val="00F9377D"/>
    <w:rsid w:val="00F9593D"/>
    <w:rsid w:val="00F96AA9"/>
    <w:rsid w:val="00F96B56"/>
    <w:rsid w:val="00F96F53"/>
    <w:rsid w:val="00F972C8"/>
    <w:rsid w:val="00F976F6"/>
    <w:rsid w:val="00FA1074"/>
    <w:rsid w:val="00FA13E1"/>
    <w:rsid w:val="00FA20C3"/>
    <w:rsid w:val="00FA23F4"/>
    <w:rsid w:val="00FA247F"/>
    <w:rsid w:val="00FA3204"/>
    <w:rsid w:val="00FA3694"/>
    <w:rsid w:val="00FA4601"/>
    <w:rsid w:val="00FA49C6"/>
    <w:rsid w:val="00FA525C"/>
    <w:rsid w:val="00FA53CA"/>
    <w:rsid w:val="00FA6AFE"/>
    <w:rsid w:val="00FA7E13"/>
    <w:rsid w:val="00FA7FBA"/>
    <w:rsid w:val="00FB102B"/>
    <w:rsid w:val="00FB1E55"/>
    <w:rsid w:val="00FB225B"/>
    <w:rsid w:val="00FB2B3F"/>
    <w:rsid w:val="00FB2DC5"/>
    <w:rsid w:val="00FB3393"/>
    <w:rsid w:val="00FB3DDD"/>
    <w:rsid w:val="00FB4469"/>
    <w:rsid w:val="00FB4E6B"/>
    <w:rsid w:val="00FB607F"/>
    <w:rsid w:val="00FB626A"/>
    <w:rsid w:val="00FB76AB"/>
    <w:rsid w:val="00FB7704"/>
    <w:rsid w:val="00FC161A"/>
    <w:rsid w:val="00FC1651"/>
    <w:rsid w:val="00FC2193"/>
    <w:rsid w:val="00FC27C5"/>
    <w:rsid w:val="00FC3528"/>
    <w:rsid w:val="00FC3766"/>
    <w:rsid w:val="00FC5120"/>
    <w:rsid w:val="00FC774C"/>
    <w:rsid w:val="00FD20BF"/>
    <w:rsid w:val="00FD319F"/>
    <w:rsid w:val="00FD323E"/>
    <w:rsid w:val="00FD33AC"/>
    <w:rsid w:val="00FD3B5B"/>
    <w:rsid w:val="00FD5DE2"/>
    <w:rsid w:val="00FD6FED"/>
    <w:rsid w:val="00FD7144"/>
    <w:rsid w:val="00FD7E29"/>
    <w:rsid w:val="00FE0B4E"/>
    <w:rsid w:val="00FE165E"/>
    <w:rsid w:val="00FE1B0C"/>
    <w:rsid w:val="00FE3E66"/>
    <w:rsid w:val="00FE40CE"/>
    <w:rsid w:val="00FE5DD0"/>
    <w:rsid w:val="00FE5FE1"/>
    <w:rsid w:val="00FF09E3"/>
    <w:rsid w:val="00FF25D4"/>
    <w:rsid w:val="00FF42C7"/>
    <w:rsid w:val="00FF4429"/>
    <w:rsid w:val="00FF44F2"/>
    <w:rsid w:val="00FF4D24"/>
    <w:rsid w:val="00FF5D84"/>
    <w:rsid w:val="014E0DAC"/>
    <w:rsid w:val="01825B10"/>
    <w:rsid w:val="01A0E241"/>
    <w:rsid w:val="01ACC7A5"/>
    <w:rsid w:val="023243E8"/>
    <w:rsid w:val="024CD6D7"/>
    <w:rsid w:val="025786E4"/>
    <w:rsid w:val="0268364D"/>
    <w:rsid w:val="02804C50"/>
    <w:rsid w:val="029E4FC9"/>
    <w:rsid w:val="02A21C16"/>
    <w:rsid w:val="02A2C087"/>
    <w:rsid w:val="02A6CA49"/>
    <w:rsid w:val="02D1F31A"/>
    <w:rsid w:val="02E43CAF"/>
    <w:rsid w:val="02EC9A17"/>
    <w:rsid w:val="0301566B"/>
    <w:rsid w:val="033E4E54"/>
    <w:rsid w:val="037CA246"/>
    <w:rsid w:val="038761E0"/>
    <w:rsid w:val="03A2A8E5"/>
    <w:rsid w:val="03E8A738"/>
    <w:rsid w:val="0432D447"/>
    <w:rsid w:val="04393296"/>
    <w:rsid w:val="046B17E1"/>
    <w:rsid w:val="04A9B86F"/>
    <w:rsid w:val="04C774E3"/>
    <w:rsid w:val="04D3A8BF"/>
    <w:rsid w:val="05215682"/>
    <w:rsid w:val="056306B0"/>
    <w:rsid w:val="0584E92C"/>
    <w:rsid w:val="05925921"/>
    <w:rsid w:val="05C471E8"/>
    <w:rsid w:val="05D8EFD5"/>
    <w:rsid w:val="05E16EB2"/>
    <w:rsid w:val="0610DC37"/>
    <w:rsid w:val="061DBF31"/>
    <w:rsid w:val="06523391"/>
    <w:rsid w:val="0684BB6A"/>
    <w:rsid w:val="06AB90B5"/>
    <w:rsid w:val="06CAAAE4"/>
    <w:rsid w:val="06DF091D"/>
    <w:rsid w:val="071166E9"/>
    <w:rsid w:val="07238877"/>
    <w:rsid w:val="072AF807"/>
    <w:rsid w:val="077A864B"/>
    <w:rsid w:val="0796CBDA"/>
    <w:rsid w:val="07A0573D"/>
    <w:rsid w:val="07B62EEE"/>
    <w:rsid w:val="07C5AAFD"/>
    <w:rsid w:val="07C6917C"/>
    <w:rsid w:val="07C6C30B"/>
    <w:rsid w:val="08148E30"/>
    <w:rsid w:val="082731D8"/>
    <w:rsid w:val="08345DFE"/>
    <w:rsid w:val="0859382B"/>
    <w:rsid w:val="085BD1B2"/>
    <w:rsid w:val="08726088"/>
    <w:rsid w:val="091656AC"/>
    <w:rsid w:val="091957A0"/>
    <w:rsid w:val="09470DF3"/>
    <w:rsid w:val="094A912D"/>
    <w:rsid w:val="0964DB36"/>
    <w:rsid w:val="0981095F"/>
    <w:rsid w:val="0991F620"/>
    <w:rsid w:val="099AE2B2"/>
    <w:rsid w:val="09A7513A"/>
    <w:rsid w:val="09B30809"/>
    <w:rsid w:val="09BC7A5C"/>
    <w:rsid w:val="09CE9EDF"/>
    <w:rsid w:val="09D88951"/>
    <w:rsid w:val="09E64C90"/>
    <w:rsid w:val="09F59C57"/>
    <w:rsid w:val="0A0B0733"/>
    <w:rsid w:val="0A177A48"/>
    <w:rsid w:val="0A1A7236"/>
    <w:rsid w:val="0A276BA9"/>
    <w:rsid w:val="0A44FB5D"/>
    <w:rsid w:val="0A74F56B"/>
    <w:rsid w:val="0A899942"/>
    <w:rsid w:val="0ACAE130"/>
    <w:rsid w:val="0AED8297"/>
    <w:rsid w:val="0B5BCFB2"/>
    <w:rsid w:val="0B947357"/>
    <w:rsid w:val="0BA5F8CE"/>
    <w:rsid w:val="0BCB94F8"/>
    <w:rsid w:val="0BD936C5"/>
    <w:rsid w:val="0BE22097"/>
    <w:rsid w:val="0BFA46D3"/>
    <w:rsid w:val="0C082781"/>
    <w:rsid w:val="0C2079CF"/>
    <w:rsid w:val="0C25A63E"/>
    <w:rsid w:val="0C7A9234"/>
    <w:rsid w:val="0C90A83A"/>
    <w:rsid w:val="0C9CDD28"/>
    <w:rsid w:val="0CB42C9E"/>
    <w:rsid w:val="0CC91A35"/>
    <w:rsid w:val="0CDE77B6"/>
    <w:rsid w:val="0D13400A"/>
    <w:rsid w:val="0D13C437"/>
    <w:rsid w:val="0D58CF3D"/>
    <w:rsid w:val="0D968A66"/>
    <w:rsid w:val="0D9A398B"/>
    <w:rsid w:val="0DAE565D"/>
    <w:rsid w:val="0DD87A0D"/>
    <w:rsid w:val="0DE2307A"/>
    <w:rsid w:val="0F1F9783"/>
    <w:rsid w:val="0F3609EC"/>
    <w:rsid w:val="0F373B4B"/>
    <w:rsid w:val="0F7EF9C4"/>
    <w:rsid w:val="0F8747A9"/>
    <w:rsid w:val="0F93CB9A"/>
    <w:rsid w:val="0F940A48"/>
    <w:rsid w:val="0FB13B33"/>
    <w:rsid w:val="0FE59F3E"/>
    <w:rsid w:val="10252ED3"/>
    <w:rsid w:val="1045B0A7"/>
    <w:rsid w:val="104D3DEF"/>
    <w:rsid w:val="1064DDDB"/>
    <w:rsid w:val="106BFD84"/>
    <w:rsid w:val="10898A55"/>
    <w:rsid w:val="109EA250"/>
    <w:rsid w:val="10C1A967"/>
    <w:rsid w:val="10CC1BA9"/>
    <w:rsid w:val="11024437"/>
    <w:rsid w:val="11049A17"/>
    <w:rsid w:val="111B8476"/>
    <w:rsid w:val="113269C5"/>
    <w:rsid w:val="11EB5CE5"/>
    <w:rsid w:val="11F7A9AB"/>
    <w:rsid w:val="1230D2F7"/>
    <w:rsid w:val="1246E3CB"/>
    <w:rsid w:val="126FE7B8"/>
    <w:rsid w:val="1271303A"/>
    <w:rsid w:val="1291378F"/>
    <w:rsid w:val="129ED5FF"/>
    <w:rsid w:val="12CA39E1"/>
    <w:rsid w:val="12EF5AD4"/>
    <w:rsid w:val="131744E0"/>
    <w:rsid w:val="13319323"/>
    <w:rsid w:val="135BAE49"/>
    <w:rsid w:val="138EB5B1"/>
    <w:rsid w:val="13AC319A"/>
    <w:rsid w:val="14143690"/>
    <w:rsid w:val="145781F6"/>
    <w:rsid w:val="145ABE87"/>
    <w:rsid w:val="1479AE9C"/>
    <w:rsid w:val="1495D624"/>
    <w:rsid w:val="149C8439"/>
    <w:rsid w:val="14CE1418"/>
    <w:rsid w:val="14D58FCD"/>
    <w:rsid w:val="14DEC955"/>
    <w:rsid w:val="15115186"/>
    <w:rsid w:val="15135500"/>
    <w:rsid w:val="152C0C55"/>
    <w:rsid w:val="153F87FF"/>
    <w:rsid w:val="15581BE6"/>
    <w:rsid w:val="156B0B6E"/>
    <w:rsid w:val="157E848D"/>
    <w:rsid w:val="1594C837"/>
    <w:rsid w:val="15B47C48"/>
    <w:rsid w:val="15BE6378"/>
    <w:rsid w:val="15F0750B"/>
    <w:rsid w:val="161C6702"/>
    <w:rsid w:val="167D068A"/>
    <w:rsid w:val="16891901"/>
    <w:rsid w:val="169F5D3F"/>
    <w:rsid w:val="171871CB"/>
    <w:rsid w:val="17283E68"/>
    <w:rsid w:val="174996C4"/>
    <w:rsid w:val="176A9CFF"/>
    <w:rsid w:val="1777DDE2"/>
    <w:rsid w:val="1794A208"/>
    <w:rsid w:val="17AD707F"/>
    <w:rsid w:val="17D61C3A"/>
    <w:rsid w:val="17DA373E"/>
    <w:rsid w:val="17E5DED1"/>
    <w:rsid w:val="17FD81CC"/>
    <w:rsid w:val="1818C10F"/>
    <w:rsid w:val="18627F4C"/>
    <w:rsid w:val="1863AD17"/>
    <w:rsid w:val="18970558"/>
    <w:rsid w:val="18A27184"/>
    <w:rsid w:val="18B6254F"/>
    <w:rsid w:val="18D98D13"/>
    <w:rsid w:val="18E7B3C4"/>
    <w:rsid w:val="18F4182F"/>
    <w:rsid w:val="18FBB210"/>
    <w:rsid w:val="191F7FDF"/>
    <w:rsid w:val="192E5511"/>
    <w:rsid w:val="1936A9CD"/>
    <w:rsid w:val="1978CC2F"/>
    <w:rsid w:val="19908481"/>
    <w:rsid w:val="19F6DFAC"/>
    <w:rsid w:val="19FF7D78"/>
    <w:rsid w:val="1A032878"/>
    <w:rsid w:val="1A10C185"/>
    <w:rsid w:val="1A13ADA7"/>
    <w:rsid w:val="1A22E10A"/>
    <w:rsid w:val="1A2D0CC6"/>
    <w:rsid w:val="1A4268FA"/>
    <w:rsid w:val="1A4F35C6"/>
    <w:rsid w:val="1AB961F1"/>
    <w:rsid w:val="1AC1A0D4"/>
    <w:rsid w:val="1AD8F626"/>
    <w:rsid w:val="1B23D208"/>
    <w:rsid w:val="1B41FC83"/>
    <w:rsid w:val="1B81C85B"/>
    <w:rsid w:val="1B8211C8"/>
    <w:rsid w:val="1B96DFB1"/>
    <w:rsid w:val="1B992FAE"/>
    <w:rsid w:val="1BA0E1FD"/>
    <w:rsid w:val="1BC061E3"/>
    <w:rsid w:val="1C108FC8"/>
    <w:rsid w:val="1C17C102"/>
    <w:rsid w:val="1C2F01CC"/>
    <w:rsid w:val="1C499675"/>
    <w:rsid w:val="1C4C46DA"/>
    <w:rsid w:val="1C552232"/>
    <w:rsid w:val="1C63A1B6"/>
    <w:rsid w:val="1C908152"/>
    <w:rsid w:val="1CF49B80"/>
    <w:rsid w:val="1D05C50B"/>
    <w:rsid w:val="1D24F7E3"/>
    <w:rsid w:val="1D4B4E69"/>
    <w:rsid w:val="1DEA46FF"/>
    <w:rsid w:val="1DF46B5D"/>
    <w:rsid w:val="1E608369"/>
    <w:rsid w:val="1E6F4AF9"/>
    <w:rsid w:val="1EC153AF"/>
    <w:rsid w:val="1EF3445A"/>
    <w:rsid w:val="1EF5874D"/>
    <w:rsid w:val="1F26AECD"/>
    <w:rsid w:val="1F83574A"/>
    <w:rsid w:val="1F8464EE"/>
    <w:rsid w:val="1F8CC2F4"/>
    <w:rsid w:val="1F97538D"/>
    <w:rsid w:val="1FCAFC48"/>
    <w:rsid w:val="1FDAF28D"/>
    <w:rsid w:val="200F0DF3"/>
    <w:rsid w:val="2063F82B"/>
    <w:rsid w:val="206544FC"/>
    <w:rsid w:val="20C62976"/>
    <w:rsid w:val="21176B86"/>
    <w:rsid w:val="2122B786"/>
    <w:rsid w:val="21869AE4"/>
    <w:rsid w:val="219A642B"/>
    <w:rsid w:val="21A979F7"/>
    <w:rsid w:val="21E09A48"/>
    <w:rsid w:val="221EBF8C"/>
    <w:rsid w:val="224268AD"/>
    <w:rsid w:val="226E9D0F"/>
    <w:rsid w:val="22A2EDEB"/>
    <w:rsid w:val="22B5BD11"/>
    <w:rsid w:val="22E974AD"/>
    <w:rsid w:val="231459B7"/>
    <w:rsid w:val="2341050A"/>
    <w:rsid w:val="2349ADF0"/>
    <w:rsid w:val="2353499B"/>
    <w:rsid w:val="235E690E"/>
    <w:rsid w:val="237E3B2A"/>
    <w:rsid w:val="239128D8"/>
    <w:rsid w:val="23B557F8"/>
    <w:rsid w:val="23BA8FED"/>
    <w:rsid w:val="23F45462"/>
    <w:rsid w:val="23F73BCB"/>
    <w:rsid w:val="241316D0"/>
    <w:rsid w:val="24182259"/>
    <w:rsid w:val="2467BEA7"/>
    <w:rsid w:val="24733FEE"/>
    <w:rsid w:val="247CFFA4"/>
    <w:rsid w:val="2485F413"/>
    <w:rsid w:val="24897F7C"/>
    <w:rsid w:val="24B57E57"/>
    <w:rsid w:val="24C4FB48"/>
    <w:rsid w:val="24D3BA4E"/>
    <w:rsid w:val="24D5A89C"/>
    <w:rsid w:val="24F68A4A"/>
    <w:rsid w:val="254E80CA"/>
    <w:rsid w:val="256207B2"/>
    <w:rsid w:val="25645B12"/>
    <w:rsid w:val="2591B12B"/>
    <w:rsid w:val="25A03DAE"/>
    <w:rsid w:val="25AE063B"/>
    <w:rsid w:val="25C13088"/>
    <w:rsid w:val="25D28032"/>
    <w:rsid w:val="25DDD86E"/>
    <w:rsid w:val="25F5F6A5"/>
    <w:rsid w:val="25FA1D12"/>
    <w:rsid w:val="25FC0478"/>
    <w:rsid w:val="26302E55"/>
    <w:rsid w:val="268D2679"/>
    <w:rsid w:val="268EBF6F"/>
    <w:rsid w:val="26AF3FAE"/>
    <w:rsid w:val="26DEFDC4"/>
    <w:rsid w:val="26E0F66E"/>
    <w:rsid w:val="26F3C446"/>
    <w:rsid w:val="272130D5"/>
    <w:rsid w:val="2745ED07"/>
    <w:rsid w:val="279258D7"/>
    <w:rsid w:val="27C20ED1"/>
    <w:rsid w:val="27CF0F62"/>
    <w:rsid w:val="27DDFF55"/>
    <w:rsid w:val="27F686E3"/>
    <w:rsid w:val="2818F009"/>
    <w:rsid w:val="284DDB3B"/>
    <w:rsid w:val="286499FB"/>
    <w:rsid w:val="2870CCEB"/>
    <w:rsid w:val="288B8BA2"/>
    <w:rsid w:val="2891027C"/>
    <w:rsid w:val="28937AD6"/>
    <w:rsid w:val="28DBBE55"/>
    <w:rsid w:val="290A7C90"/>
    <w:rsid w:val="290B20F3"/>
    <w:rsid w:val="2911E8BD"/>
    <w:rsid w:val="2933A53A"/>
    <w:rsid w:val="2958B631"/>
    <w:rsid w:val="296A0019"/>
    <w:rsid w:val="296CBEF3"/>
    <w:rsid w:val="296D0C0C"/>
    <w:rsid w:val="298BCB21"/>
    <w:rsid w:val="29A9EB79"/>
    <w:rsid w:val="29B7637D"/>
    <w:rsid w:val="2A24B8A9"/>
    <w:rsid w:val="2A27E672"/>
    <w:rsid w:val="2A3FA2C8"/>
    <w:rsid w:val="2A6EF664"/>
    <w:rsid w:val="2AADB91E"/>
    <w:rsid w:val="2AC8D66A"/>
    <w:rsid w:val="2ACFC7E0"/>
    <w:rsid w:val="2B0B6BDC"/>
    <w:rsid w:val="2B8C85D4"/>
    <w:rsid w:val="2B9EA45A"/>
    <w:rsid w:val="2BA3A939"/>
    <w:rsid w:val="2BC3388E"/>
    <w:rsid w:val="2BF991B3"/>
    <w:rsid w:val="2C285D39"/>
    <w:rsid w:val="2C419742"/>
    <w:rsid w:val="2C43A1F9"/>
    <w:rsid w:val="2C4FB6D5"/>
    <w:rsid w:val="2C5A7B5F"/>
    <w:rsid w:val="2C7EFC61"/>
    <w:rsid w:val="2C90E21C"/>
    <w:rsid w:val="2CC5A76E"/>
    <w:rsid w:val="2CF2757A"/>
    <w:rsid w:val="2D1C7B44"/>
    <w:rsid w:val="2D3DD8D8"/>
    <w:rsid w:val="2D4928B3"/>
    <w:rsid w:val="2D5B2115"/>
    <w:rsid w:val="2D60C566"/>
    <w:rsid w:val="2DD61B3A"/>
    <w:rsid w:val="2DD8ABAE"/>
    <w:rsid w:val="2DDA82F9"/>
    <w:rsid w:val="2E4BF58F"/>
    <w:rsid w:val="2E54A15B"/>
    <w:rsid w:val="2E860774"/>
    <w:rsid w:val="2EDE92D6"/>
    <w:rsid w:val="2EE94E5A"/>
    <w:rsid w:val="2F4EEF18"/>
    <w:rsid w:val="2F60F366"/>
    <w:rsid w:val="2F793804"/>
    <w:rsid w:val="2F98A423"/>
    <w:rsid w:val="2FAAD444"/>
    <w:rsid w:val="2FECADF9"/>
    <w:rsid w:val="300AB1C1"/>
    <w:rsid w:val="30162533"/>
    <w:rsid w:val="30218478"/>
    <w:rsid w:val="3023C3B9"/>
    <w:rsid w:val="30245FAB"/>
    <w:rsid w:val="30265EEE"/>
    <w:rsid w:val="302EEC0C"/>
    <w:rsid w:val="3041E444"/>
    <w:rsid w:val="30460909"/>
    <w:rsid w:val="3070E1F1"/>
    <w:rsid w:val="309A7120"/>
    <w:rsid w:val="30A52B57"/>
    <w:rsid w:val="30D4D5E8"/>
    <w:rsid w:val="31101473"/>
    <w:rsid w:val="311CFAA2"/>
    <w:rsid w:val="311FD2A2"/>
    <w:rsid w:val="3121D7B9"/>
    <w:rsid w:val="3133313D"/>
    <w:rsid w:val="313F92AC"/>
    <w:rsid w:val="31720240"/>
    <w:rsid w:val="31B23619"/>
    <w:rsid w:val="31DB990B"/>
    <w:rsid w:val="31DF8D08"/>
    <w:rsid w:val="320F7E88"/>
    <w:rsid w:val="321A7A59"/>
    <w:rsid w:val="3229B0DC"/>
    <w:rsid w:val="32602817"/>
    <w:rsid w:val="326F4188"/>
    <w:rsid w:val="32730326"/>
    <w:rsid w:val="32B88C53"/>
    <w:rsid w:val="32C754DB"/>
    <w:rsid w:val="32FA1FF2"/>
    <w:rsid w:val="32FCD0B8"/>
    <w:rsid w:val="3386D7B3"/>
    <w:rsid w:val="33A99659"/>
    <w:rsid w:val="33AB4EE9"/>
    <w:rsid w:val="33BFB673"/>
    <w:rsid w:val="33C7FCAD"/>
    <w:rsid w:val="3407B145"/>
    <w:rsid w:val="34172D54"/>
    <w:rsid w:val="342C6C7B"/>
    <w:rsid w:val="34A9FC3C"/>
    <w:rsid w:val="34B4755B"/>
    <w:rsid w:val="34D74206"/>
    <w:rsid w:val="34E89E82"/>
    <w:rsid w:val="3507C7B0"/>
    <w:rsid w:val="350AB410"/>
    <w:rsid w:val="35106757"/>
    <w:rsid w:val="351600CA"/>
    <w:rsid w:val="3540981D"/>
    <w:rsid w:val="35826763"/>
    <w:rsid w:val="35C1531C"/>
    <w:rsid w:val="361088DE"/>
    <w:rsid w:val="3699D36C"/>
    <w:rsid w:val="36AA352D"/>
    <w:rsid w:val="36B73A2A"/>
    <w:rsid w:val="36BBA5F1"/>
    <w:rsid w:val="36E1371B"/>
    <w:rsid w:val="3721ADE0"/>
    <w:rsid w:val="372492ED"/>
    <w:rsid w:val="373883C1"/>
    <w:rsid w:val="374ECE16"/>
    <w:rsid w:val="375328A0"/>
    <w:rsid w:val="37533859"/>
    <w:rsid w:val="375C5624"/>
    <w:rsid w:val="377BDBB8"/>
    <w:rsid w:val="379429AC"/>
    <w:rsid w:val="37BB8C30"/>
    <w:rsid w:val="37C8D595"/>
    <w:rsid w:val="37C96B73"/>
    <w:rsid w:val="37E25B44"/>
    <w:rsid w:val="384680BF"/>
    <w:rsid w:val="385209CE"/>
    <w:rsid w:val="3877CC87"/>
    <w:rsid w:val="387CC24A"/>
    <w:rsid w:val="38A6B1C3"/>
    <w:rsid w:val="39294865"/>
    <w:rsid w:val="392B692C"/>
    <w:rsid w:val="3941E529"/>
    <w:rsid w:val="3948ACE4"/>
    <w:rsid w:val="394B87C9"/>
    <w:rsid w:val="395B2AED"/>
    <w:rsid w:val="3965C99B"/>
    <w:rsid w:val="397EBF70"/>
    <w:rsid w:val="3986F914"/>
    <w:rsid w:val="398FB411"/>
    <w:rsid w:val="39FCF5B6"/>
    <w:rsid w:val="39FE1240"/>
    <w:rsid w:val="3A0254C4"/>
    <w:rsid w:val="3A265996"/>
    <w:rsid w:val="3A76B048"/>
    <w:rsid w:val="3A8382EE"/>
    <w:rsid w:val="3AA02B8E"/>
    <w:rsid w:val="3ABE5135"/>
    <w:rsid w:val="3AD1F8E8"/>
    <w:rsid w:val="3AD4AC62"/>
    <w:rsid w:val="3ADA69FC"/>
    <w:rsid w:val="3B19FC06"/>
    <w:rsid w:val="3B35DB78"/>
    <w:rsid w:val="3B3B45BB"/>
    <w:rsid w:val="3B87DFD2"/>
    <w:rsid w:val="3B8D5D3F"/>
    <w:rsid w:val="3B9D2381"/>
    <w:rsid w:val="3BBA4C0D"/>
    <w:rsid w:val="3C1280A9"/>
    <w:rsid w:val="3C1EBA36"/>
    <w:rsid w:val="3C446D18"/>
    <w:rsid w:val="3C5CB14C"/>
    <w:rsid w:val="3C866E7D"/>
    <w:rsid w:val="3C89574C"/>
    <w:rsid w:val="3C9C6323"/>
    <w:rsid w:val="3CA32D47"/>
    <w:rsid w:val="3D12D451"/>
    <w:rsid w:val="3D3E0EB9"/>
    <w:rsid w:val="3D7E0663"/>
    <w:rsid w:val="3D8A2CBD"/>
    <w:rsid w:val="3DACA8EE"/>
    <w:rsid w:val="3E1AE8DB"/>
    <w:rsid w:val="3E1F80D5"/>
    <w:rsid w:val="3E35126A"/>
    <w:rsid w:val="3E4E0479"/>
    <w:rsid w:val="3E5F1C7F"/>
    <w:rsid w:val="3E9D57D0"/>
    <w:rsid w:val="3F04C715"/>
    <w:rsid w:val="3F09213E"/>
    <w:rsid w:val="3F0A56A0"/>
    <w:rsid w:val="3F292F42"/>
    <w:rsid w:val="3F37F6F5"/>
    <w:rsid w:val="3F77A56D"/>
    <w:rsid w:val="3F78EFED"/>
    <w:rsid w:val="3F882659"/>
    <w:rsid w:val="3FE0840D"/>
    <w:rsid w:val="409CB5C7"/>
    <w:rsid w:val="40E5703A"/>
    <w:rsid w:val="414BAF7A"/>
    <w:rsid w:val="4191CFAB"/>
    <w:rsid w:val="41ADA57A"/>
    <w:rsid w:val="41B0F4D2"/>
    <w:rsid w:val="41C04166"/>
    <w:rsid w:val="41D9EF02"/>
    <w:rsid w:val="41DB3A5D"/>
    <w:rsid w:val="420C6505"/>
    <w:rsid w:val="4226D15A"/>
    <w:rsid w:val="42337359"/>
    <w:rsid w:val="423A317E"/>
    <w:rsid w:val="42B72EBD"/>
    <w:rsid w:val="42C3D1D6"/>
    <w:rsid w:val="42E18E61"/>
    <w:rsid w:val="42E1BBCD"/>
    <w:rsid w:val="4308CF5A"/>
    <w:rsid w:val="432072FB"/>
    <w:rsid w:val="4343BF50"/>
    <w:rsid w:val="43576189"/>
    <w:rsid w:val="437C7840"/>
    <w:rsid w:val="43B920BD"/>
    <w:rsid w:val="43BC4DDA"/>
    <w:rsid w:val="443DB8E4"/>
    <w:rsid w:val="446F92E9"/>
    <w:rsid w:val="44A77508"/>
    <w:rsid w:val="44B382CA"/>
    <w:rsid w:val="44DB7E0A"/>
    <w:rsid w:val="452B1D75"/>
    <w:rsid w:val="45541195"/>
    <w:rsid w:val="457300A2"/>
    <w:rsid w:val="458C2738"/>
    <w:rsid w:val="4594D3AF"/>
    <w:rsid w:val="45A1E43D"/>
    <w:rsid w:val="45B39F03"/>
    <w:rsid w:val="45E2CB64"/>
    <w:rsid w:val="4624A87A"/>
    <w:rsid w:val="46929F6B"/>
    <w:rsid w:val="469AD264"/>
    <w:rsid w:val="46A4881F"/>
    <w:rsid w:val="46E703F3"/>
    <w:rsid w:val="46ECC3B7"/>
    <w:rsid w:val="470AD428"/>
    <w:rsid w:val="473AB3E0"/>
    <w:rsid w:val="473FAD85"/>
    <w:rsid w:val="4743559D"/>
    <w:rsid w:val="47789114"/>
    <w:rsid w:val="4793A0BD"/>
    <w:rsid w:val="47A1E428"/>
    <w:rsid w:val="47AA4D76"/>
    <w:rsid w:val="47D3941F"/>
    <w:rsid w:val="47DD8A09"/>
    <w:rsid w:val="480DF3B7"/>
    <w:rsid w:val="481593B4"/>
    <w:rsid w:val="4830F411"/>
    <w:rsid w:val="48852AFA"/>
    <w:rsid w:val="48A73C47"/>
    <w:rsid w:val="48CC5F36"/>
    <w:rsid w:val="49253D4C"/>
    <w:rsid w:val="4933D7D5"/>
    <w:rsid w:val="493FE064"/>
    <w:rsid w:val="494C87B3"/>
    <w:rsid w:val="494EBE56"/>
    <w:rsid w:val="4952F2D6"/>
    <w:rsid w:val="497F83B6"/>
    <w:rsid w:val="49A585CD"/>
    <w:rsid w:val="49A74D01"/>
    <w:rsid w:val="49C8C1EA"/>
    <w:rsid w:val="49D2F078"/>
    <w:rsid w:val="49E33B44"/>
    <w:rsid w:val="4A00F402"/>
    <w:rsid w:val="4A58B39A"/>
    <w:rsid w:val="4A5D17B4"/>
    <w:rsid w:val="4B24772A"/>
    <w:rsid w:val="4B514FB3"/>
    <w:rsid w:val="4B570B76"/>
    <w:rsid w:val="4B85ADA2"/>
    <w:rsid w:val="4BB09287"/>
    <w:rsid w:val="4BCD047E"/>
    <w:rsid w:val="4C1790DA"/>
    <w:rsid w:val="4C4BC781"/>
    <w:rsid w:val="4C72BF6D"/>
    <w:rsid w:val="4C894019"/>
    <w:rsid w:val="4C8C5E27"/>
    <w:rsid w:val="4CA70A3E"/>
    <w:rsid w:val="4CB98E0D"/>
    <w:rsid w:val="4CC15182"/>
    <w:rsid w:val="4CE15F1E"/>
    <w:rsid w:val="4CE4389C"/>
    <w:rsid w:val="4CED2014"/>
    <w:rsid w:val="4CFF1F1D"/>
    <w:rsid w:val="4D07926C"/>
    <w:rsid w:val="4D1A02E5"/>
    <w:rsid w:val="4D3FB0E5"/>
    <w:rsid w:val="4D8A2A58"/>
    <w:rsid w:val="4DA71E92"/>
    <w:rsid w:val="4DBFB324"/>
    <w:rsid w:val="4DC5D695"/>
    <w:rsid w:val="4DEC540F"/>
    <w:rsid w:val="4E42DA9F"/>
    <w:rsid w:val="4E4BE69D"/>
    <w:rsid w:val="4E874057"/>
    <w:rsid w:val="4E8A96E1"/>
    <w:rsid w:val="4EA00204"/>
    <w:rsid w:val="4EADD373"/>
    <w:rsid w:val="4EE33F88"/>
    <w:rsid w:val="4EE54F0C"/>
    <w:rsid w:val="4F169255"/>
    <w:rsid w:val="4F3AF704"/>
    <w:rsid w:val="4F44637A"/>
    <w:rsid w:val="4F6AB22B"/>
    <w:rsid w:val="4F8756D3"/>
    <w:rsid w:val="4FC582A3"/>
    <w:rsid w:val="5019DF89"/>
    <w:rsid w:val="502E461A"/>
    <w:rsid w:val="50577FE1"/>
    <w:rsid w:val="50988082"/>
    <w:rsid w:val="50BE215A"/>
    <w:rsid w:val="50DDEAA2"/>
    <w:rsid w:val="50EE7DE4"/>
    <w:rsid w:val="511887A1"/>
    <w:rsid w:val="512F88AB"/>
    <w:rsid w:val="5142856A"/>
    <w:rsid w:val="51875B05"/>
    <w:rsid w:val="518D40A4"/>
    <w:rsid w:val="51909BEB"/>
    <w:rsid w:val="5193DD76"/>
    <w:rsid w:val="51982DE6"/>
    <w:rsid w:val="51A7C2EF"/>
    <w:rsid w:val="51AB1B47"/>
    <w:rsid w:val="51EDC8C6"/>
    <w:rsid w:val="522A7655"/>
    <w:rsid w:val="524017CF"/>
    <w:rsid w:val="52877BA1"/>
    <w:rsid w:val="528D8493"/>
    <w:rsid w:val="52D6B975"/>
    <w:rsid w:val="53077948"/>
    <w:rsid w:val="5313486B"/>
    <w:rsid w:val="534E8F96"/>
    <w:rsid w:val="536BB1A6"/>
    <w:rsid w:val="5391F2FA"/>
    <w:rsid w:val="53B82899"/>
    <w:rsid w:val="5435ECB7"/>
    <w:rsid w:val="54F5CFE7"/>
    <w:rsid w:val="54F7E97E"/>
    <w:rsid w:val="550CED49"/>
    <w:rsid w:val="550EA589"/>
    <w:rsid w:val="550EC7C9"/>
    <w:rsid w:val="5558B984"/>
    <w:rsid w:val="55636B14"/>
    <w:rsid w:val="557EB606"/>
    <w:rsid w:val="55B19CAC"/>
    <w:rsid w:val="55BA2ECD"/>
    <w:rsid w:val="55C16940"/>
    <w:rsid w:val="55E0C190"/>
    <w:rsid w:val="55F2CB83"/>
    <w:rsid w:val="5606048C"/>
    <w:rsid w:val="56325E2D"/>
    <w:rsid w:val="56A7CAA2"/>
    <w:rsid w:val="56C0FD03"/>
    <w:rsid w:val="56C45D9D"/>
    <w:rsid w:val="56DE95F1"/>
    <w:rsid w:val="5719DD76"/>
    <w:rsid w:val="5720D7B8"/>
    <w:rsid w:val="57705201"/>
    <w:rsid w:val="579F6BAF"/>
    <w:rsid w:val="57A1D4ED"/>
    <w:rsid w:val="57D5539B"/>
    <w:rsid w:val="57F194A4"/>
    <w:rsid w:val="57FEC1F8"/>
    <w:rsid w:val="580EEF21"/>
    <w:rsid w:val="58AB0F2F"/>
    <w:rsid w:val="591BA9DB"/>
    <w:rsid w:val="5920414A"/>
    <w:rsid w:val="592FE7E5"/>
    <w:rsid w:val="595187C6"/>
    <w:rsid w:val="596CBE9A"/>
    <w:rsid w:val="596F5CCD"/>
    <w:rsid w:val="59790903"/>
    <w:rsid w:val="59863376"/>
    <w:rsid w:val="59CDFFD5"/>
    <w:rsid w:val="5A0E7313"/>
    <w:rsid w:val="5A1333A6"/>
    <w:rsid w:val="5A36DC37"/>
    <w:rsid w:val="5A3FE091"/>
    <w:rsid w:val="5A5111ED"/>
    <w:rsid w:val="5A51B144"/>
    <w:rsid w:val="5A5FC689"/>
    <w:rsid w:val="5A6BA48B"/>
    <w:rsid w:val="5A78D729"/>
    <w:rsid w:val="5A791275"/>
    <w:rsid w:val="5AB67C05"/>
    <w:rsid w:val="5ACC34C1"/>
    <w:rsid w:val="5AD975AF"/>
    <w:rsid w:val="5B064F05"/>
    <w:rsid w:val="5B1BF7FC"/>
    <w:rsid w:val="5BA7AAD9"/>
    <w:rsid w:val="5BDFE0D4"/>
    <w:rsid w:val="5BE7FC4C"/>
    <w:rsid w:val="5C173BF0"/>
    <w:rsid w:val="5C193328"/>
    <w:rsid w:val="5C2CBF09"/>
    <w:rsid w:val="5C369AC6"/>
    <w:rsid w:val="5C4A40CC"/>
    <w:rsid w:val="5C51659D"/>
    <w:rsid w:val="5C7F0467"/>
    <w:rsid w:val="5CCB74ED"/>
    <w:rsid w:val="5CF5EA57"/>
    <w:rsid w:val="5D12B73B"/>
    <w:rsid w:val="5D2543D5"/>
    <w:rsid w:val="5D288564"/>
    <w:rsid w:val="5D48404F"/>
    <w:rsid w:val="5D8A1C9A"/>
    <w:rsid w:val="5D9413B5"/>
    <w:rsid w:val="5DA0BF9F"/>
    <w:rsid w:val="5DB077EB"/>
    <w:rsid w:val="5DB0FFB3"/>
    <w:rsid w:val="5DCCF559"/>
    <w:rsid w:val="5DE2A354"/>
    <w:rsid w:val="5DFB98BF"/>
    <w:rsid w:val="5E05955C"/>
    <w:rsid w:val="5E1725D2"/>
    <w:rsid w:val="5E456132"/>
    <w:rsid w:val="5E463FD8"/>
    <w:rsid w:val="5E4B30F6"/>
    <w:rsid w:val="5E55A4F5"/>
    <w:rsid w:val="5E697FCF"/>
    <w:rsid w:val="5EEB9F17"/>
    <w:rsid w:val="5EF8211C"/>
    <w:rsid w:val="5F08EFE6"/>
    <w:rsid w:val="5F143502"/>
    <w:rsid w:val="5F3C2CDF"/>
    <w:rsid w:val="5F4BE498"/>
    <w:rsid w:val="5F6D42EC"/>
    <w:rsid w:val="5FAB5FC4"/>
    <w:rsid w:val="5FC79A43"/>
    <w:rsid w:val="5FE21039"/>
    <w:rsid w:val="60131E51"/>
    <w:rsid w:val="60159487"/>
    <w:rsid w:val="604A2080"/>
    <w:rsid w:val="604BBAD0"/>
    <w:rsid w:val="607E2D55"/>
    <w:rsid w:val="60A964F6"/>
    <w:rsid w:val="60DFB1E1"/>
    <w:rsid w:val="60FB6ED9"/>
    <w:rsid w:val="61030E17"/>
    <w:rsid w:val="61058328"/>
    <w:rsid w:val="6121F050"/>
    <w:rsid w:val="613EA8BE"/>
    <w:rsid w:val="615BFB2A"/>
    <w:rsid w:val="615FE723"/>
    <w:rsid w:val="617E1AAF"/>
    <w:rsid w:val="617F6454"/>
    <w:rsid w:val="6197A3C5"/>
    <w:rsid w:val="61B51993"/>
    <w:rsid w:val="61F48EAE"/>
    <w:rsid w:val="620603FE"/>
    <w:rsid w:val="620C88D7"/>
    <w:rsid w:val="6244C4E2"/>
    <w:rsid w:val="625E2A02"/>
    <w:rsid w:val="627BF728"/>
    <w:rsid w:val="629FD757"/>
    <w:rsid w:val="62A90877"/>
    <w:rsid w:val="62ACBB6D"/>
    <w:rsid w:val="62FBB784"/>
    <w:rsid w:val="630494C5"/>
    <w:rsid w:val="63081475"/>
    <w:rsid w:val="63347202"/>
    <w:rsid w:val="63506170"/>
    <w:rsid w:val="6356EE81"/>
    <w:rsid w:val="635C80BB"/>
    <w:rsid w:val="63715F3D"/>
    <w:rsid w:val="638BDA39"/>
    <w:rsid w:val="6391625E"/>
    <w:rsid w:val="63D832CA"/>
    <w:rsid w:val="63DB4854"/>
    <w:rsid w:val="63E6D7B3"/>
    <w:rsid w:val="640F9E02"/>
    <w:rsid w:val="641FB96F"/>
    <w:rsid w:val="64333D4D"/>
    <w:rsid w:val="64729390"/>
    <w:rsid w:val="64B5CBAC"/>
    <w:rsid w:val="64CB8190"/>
    <w:rsid w:val="64FAFBA5"/>
    <w:rsid w:val="6520BD53"/>
    <w:rsid w:val="654C5027"/>
    <w:rsid w:val="658612E3"/>
    <w:rsid w:val="65AB6E63"/>
    <w:rsid w:val="65AC3829"/>
    <w:rsid w:val="65BB89D0"/>
    <w:rsid w:val="65C7E2B1"/>
    <w:rsid w:val="65F56173"/>
    <w:rsid w:val="6652E9B1"/>
    <w:rsid w:val="666751F1"/>
    <w:rsid w:val="668DE3B8"/>
    <w:rsid w:val="66A1A3A5"/>
    <w:rsid w:val="66B2EA40"/>
    <w:rsid w:val="66C5DBF2"/>
    <w:rsid w:val="66D4B3E9"/>
    <w:rsid w:val="66E93E72"/>
    <w:rsid w:val="66FE887A"/>
    <w:rsid w:val="670716A8"/>
    <w:rsid w:val="6707CC49"/>
    <w:rsid w:val="67445EF3"/>
    <w:rsid w:val="678EFD38"/>
    <w:rsid w:val="67DE438D"/>
    <w:rsid w:val="67F34B3A"/>
    <w:rsid w:val="686E907F"/>
    <w:rsid w:val="689E4029"/>
    <w:rsid w:val="68AB5B46"/>
    <w:rsid w:val="68FFB921"/>
    <w:rsid w:val="695C9B2B"/>
    <w:rsid w:val="697B7752"/>
    <w:rsid w:val="699EF2B3"/>
    <w:rsid w:val="69A5DE9F"/>
    <w:rsid w:val="69AD86B3"/>
    <w:rsid w:val="69B93052"/>
    <w:rsid w:val="69F6B962"/>
    <w:rsid w:val="6A0114B4"/>
    <w:rsid w:val="6A4DB41F"/>
    <w:rsid w:val="6A638D15"/>
    <w:rsid w:val="6A65975E"/>
    <w:rsid w:val="6A965ECC"/>
    <w:rsid w:val="6ABFFECA"/>
    <w:rsid w:val="6AEB1156"/>
    <w:rsid w:val="6B38D167"/>
    <w:rsid w:val="6B3AC314"/>
    <w:rsid w:val="6B3FEC5C"/>
    <w:rsid w:val="6B683FE1"/>
    <w:rsid w:val="6B6E680B"/>
    <w:rsid w:val="6BD8E671"/>
    <w:rsid w:val="6C01BA31"/>
    <w:rsid w:val="6C161C36"/>
    <w:rsid w:val="6C2C5060"/>
    <w:rsid w:val="6C3EEF80"/>
    <w:rsid w:val="6C4781A1"/>
    <w:rsid w:val="6C6B8256"/>
    <w:rsid w:val="6C852733"/>
    <w:rsid w:val="6CA6207E"/>
    <w:rsid w:val="6CDE6C12"/>
    <w:rsid w:val="6CF67A61"/>
    <w:rsid w:val="6CFEC407"/>
    <w:rsid w:val="6D0A386C"/>
    <w:rsid w:val="6D11110C"/>
    <w:rsid w:val="6D2BC10C"/>
    <w:rsid w:val="6D6B5353"/>
    <w:rsid w:val="6D834C0E"/>
    <w:rsid w:val="6DA04176"/>
    <w:rsid w:val="6DB5789B"/>
    <w:rsid w:val="6DEA2587"/>
    <w:rsid w:val="6E44BEFF"/>
    <w:rsid w:val="6E702B3D"/>
    <w:rsid w:val="6EBA118F"/>
    <w:rsid w:val="6EBDBF4C"/>
    <w:rsid w:val="6EDF70E9"/>
    <w:rsid w:val="6EDF7E11"/>
    <w:rsid w:val="6EED4D01"/>
    <w:rsid w:val="6FC65776"/>
    <w:rsid w:val="6FD43C00"/>
    <w:rsid w:val="70143417"/>
    <w:rsid w:val="702AF2AC"/>
    <w:rsid w:val="7032C116"/>
    <w:rsid w:val="703589E3"/>
    <w:rsid w:val="705395DB"/>
    <w:rsid w:val="70584059"/>
    <w:rsid w:val="7067B4DB"/>
    <w:rsid w:val="70F3BEF1"/>
    <w:rsid w:val="712E944E"/>
    <w:rsid w:val="713D8130"/>
    <w:rsid w:val="717C5FC1"/>
    <w:rsid w:val="718EE9DE"/>
    <w:rsid w:val="71B20884"/>
    <w:rsid w:val="71B656C7"/>
    <w:rsid w:val="71B89898"/>
    <w:rsid w:val="71C6F4BF"/>
    <w:rsid w:val="71CBA46F"/>
    <w:rsid w:val="723C56DB"/>
    <w:rsid w:val="726E9EFA"/>
    <w:rsid w:val="72BF0B18"/>
    <w:rsid w:val="72C719C7"/>
    <w:rsid w:val="72D218BA"/>
    <w:rsid w:val="7314E0DD"/>
    <w:rsid w:val="7320B7E6"/>
    <w:rsid w:val="73319310"/>
    <w:rsid w:val="73339844"/>
    <w:rsid w:val="73717148"/>
    <w:rsid w:val="73870185"/>
    <w:rsid w:val="738B369D"/>
    <w:rsid w:val="73AA40B0"/>
    <w:rsid w:val="740A6F5B"/>
    <w:rsid w:val="7462EA28"/>
    <w:rsid w:val="7485CA2D"/>
    <w:rsid w:val="74A41FB8"/>
    <w:rsid w:val="74B4DFBC"/>
    <w:rsid w:val="74C68AA0"/>
    <w:rsid w:val="74CE7CDD"/>
    <w:rsid w:val="750E14B2"/>
    <w:rsid w:val="751077CF"/>
    <w:rsid w:val="7535D8E3"/>
    <w:rsid w:val="7554B8DE"/>
    <w:rsid w:val="7573F79D"/>
    <w:rsid w:val="75987787"/>
    <w:rsid w:val="75A63FBC"/>
    <w:rsid w:val="75C1CB0C"/>
    <w:rsid w:val="75C97FB3"/>
    <w:rsid w:val="75D71D24"/>
    <w:rsid w:val="75E6CDE5"/>
    <w:rsid w:val="75F8CF58"/>
    <w:rsid w:val="7616CDFF"/>
    <w:rsid w:val="76171B11"/>
    <w:rsid w:val="7629954C"/>
    <w:rsid w:val="76493A51"/>
    <w:rsid w:val="764A458D"/>
    <w:rsid w:val="769174A1"/>
    <w:rsid w:val="76AB68F0"/>
    <w:rsid w:val="76AC6F89"/>
    <w:rsid w:val="76C527DA"/>
    <w:rsid w:val="76C52E0C"/>
    <w:rsid w:val="76EDFF19"/>
    <w:rsid w:val="76EF82B2"/>
    <w:rsid w:val="7712093E"/>
    <w:rsid w:val="77120B7A"/>
    <w:rsid w:val="77180DC3"/>
    <w:rsid w:val="77210388"/>
    <w:rsid w:val="772CFB1C"/>
    <w:rsid w:val="7741EE00"/>
    <w:rsid w:val="775ECBF5"/>
    <w:rsid w:val="775F0388"/>
    <w:rsid w:val="7778E3E6"/>
    <w:rsid w:val="778AB9F5"/>
    <w:rsid w:val="77ACE259"/>
    <w:rsid w:val="77BCC9ED"/>
    <w:rsid w:val="77C581B4"/>
    <w:rsid w:val="77E615EE"/>
    <w:rsid w:val="77EDD5F0"/>
    <w:rsid w:val="77F2C7DC"/>
    <w:rsid w:val="77FBB26B"/>
    <w:rsid w:val="7801104A"/>
    <w:rsid w:val="782106DF"/>
    <w:rsid w:val="782B0E61"/>
    <w:rsid w:val="785202ED"/>
    <w:rsid w:val="786393BB"/>
    <w:rsid w:val="78927002"/>
    <w:rsid w:val="78A837C3"/>
    <w:rsid w:val="78B91ADE"/>
    <w:rsid w:val="78BB8BA0"/>
    <w:rsid w:val="78BC7C88"/>
    <w:rsid w:val="78C6038D"/>
    <w:rsid w:val="78C6D7A2"/>
    <w:rsid w:val="78D98CC3"/>
    <w:rsid w:val="78E61AE7"/>
    <w:rsid w:val="792E3422"/>
    <w:rsid w:val="7935B862"/>
    <w:rsid w:val="79BA2E72"/>
    <w:rsid w:val="79CF9317"/>
    <w:rsid w:val="79F74ED8"/>
    <w:rsid w:val="7A181A8C"/>
    <w:rsid w:val="7A1BF1B0"/>
    <w:rsid w:val="7A3812CA"/>
    <w:rsid w:val="7A3B82C3"/>
    <w:rsid w:val="7A54EB3F"/>
    <w:rsid w:val="7A84E735"/>
    <w:rsid w:val="7AA33132"/>
    <w:rsid w:val="7AEDF03C"/>
    <w:rsid w:val="7AF08729"/>
    <w:rsid w:val="7B7BBB59"/>
    <w:rsid w:val="7B8C5AFF"/>
    <w:rsid w:val="7BB98166"/>
    <w:rsid w:val="7BB990F6"/>
    <w:rsid w:val="7BC3B030"/>
    <w:rsid w:val="7BCF51BF"/>
    <w:rsid w:val="7BDC4024"/>
    <w:rsid w:val="7BE8AB2D"/>
    <w:rsid w:val="7BF0BBA0"/>
    <w:rsid w:val="7BF9B186"/>
    <w:rsid w:val="7C37BF3F"/>
    <w:rsid w:val="7C39DB12"/>
    <w:rsid w:val="7C57DDFB"/>
    <w:rsid w:val="7C7C9920"/>
    <w:rsid w:val="7C8535BB"/>
    <w:rsid w:val="7C8AC684"/>
    <w:rsid w:val="7CA6B8A3"/>
    <w:rsid w:val="7CC9D7A8"/>
    <w:rsid w:val="7CF6A9E0"/>
    <w:rsid w:val="7D0338C5"/>
    <w:rsid w:val="7D7E363A"/>
    <w:rsid w:val="7D8C8C01"/>
    <w:rsid w:val="7D9F87E6"/>
    <w:rsid w:val="7E0F539D"/>
    <w:rsid w:val="7E5228C7"/>
    <w:rsid w:val="7E60DE7E"/>
    <w:rsid w:val="7E82F2A4"/>
    <w:rsid w:val="7EA0F1A8"/>
    <w:rsid w:val="7EAE5C73"/>
    <w:rsid w:val="7EEE380B"/>
    <w:rsid w:val="7F0211AF"/>
    <w:rsid w:val="7F153614"/>
    <w:rsid w:val="7F67E309"/>
    <w:rsid w:val="7FEC9559"/>
    <w:rsid w:val="7FFEA0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2ADCD43"/>
  <w15:chartTrackingRefBased/>
  <w15:docId w15:val="{A457AD97-B43F-4C0C-8394-FEE23D484B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E1D7E"/>
    <w:pPr>
      <w:spacing w:after="0" w:line="240" w:lineRule="auto"/>
    </w:pPr>
    <w:rPr>
      <w:rFonts w:ascii="Calibri" w:eastAsia="Calibri" w:hAnsi="Calibri" w:cs="Calibri"/>
      <w:sz w:val="24"/>
      <w:szCs w:val="24"/>
      <w:lang w:val="en-US"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DF4A43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942D8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yle2">
    <w:name w:val="Style2"/>
    <w:basedOn w:val="Heading1"/>
    <w:link w:val="Style2Char"/>
    <w:qFormat/>
    <w:rsid w:val="00DF4A43"/>
    <w:pPr>
      <w:spacing w:line="360" w:lineRule="auto"/>
    </w:pPr>
    <w:rPr>
      <w:rFonts w:ascii="Cambria" w:hAnsi="Cambria"/>
      <w:b/>
      <w:bCs/>
      <w:sz w:val="30"/>
      <w:szCs w:val="30"/>
    </w:rPr>
  </w:style>
  <w:style w:type="character" w:customStyle="1" w:styleId="Style2Char">
    <w:name w:val="Style2 Char"/>
    <w:basedOn w:val="Heading1Char"/>
    <w:link w:val="Style2"/>
    <w:rsid w:val="00DF4A43"/>
    <w:rPr>
      <w:rFonts w:ascii="Cambria" w:eastAsiaTheme="majorEastAsia" w:hAnsi="Cambria" w:cstheme="majorBidi"/>
      <w:b/>
      <w:bCs/>
      <w:color w:val="2F5496" w:themeColor="accent1" w:themeShade="BF"/>
      <w:sz w:val="30"/>
      <w:szCs w:val="30"/>
      <w:lang w:val="en-US" w:eastAsia="zh-CN"/>
    </w:rPr>
  </w:style>
  <w:style w:type="character" w:customStyle="1" w:styleId="Heading1Char">
    <w:name w:val="Heading 1 Char"/>
    <w:basedOn w:val="DefaultParagraphFont"/>
    <w:link w:val="Heading1"/>
    <w:uiPriority w:val="9"/>
    <w:rsid w:val="00DF4A43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 w:eastAsia="zh-CN"/>
    </w:rPr>
  </w:style>
  <w:style w:type="paragraph" w:customStyle="1" w:styleId="Normal1">
    <w:name w:val="Normal 1"/>
    <w:basedOn w:val="Normal"/>
    <w:link w:val="Normal1Char"/>
    <w:qFormat/>
    <w:rsid w:val="005772E0"/>
    <w:pPr>
      <w:spacing w:after="240" w:line="276" w:lineRule="auto"/>
    </w:pPr>
    <w:rPr>
      <w:rFonts w:ascii="Cambria" w:hAnsi="Cambria"/>
      <w:sz w:val="22"/>
      <w:szCs w:val="22"/>
    </w:rPr>
  </w:style>
  <w:style w:type="paragraph" w:styleId="ListParagraph">
    <w:name w:val="List Paragraph"/>
    <w:basedOn w:val="Normal"/>
    <w:uiPriority w:val="34"/>
    <w:qFormat/>
    <w:rsid w:val="00336201"/>
    <w:pPr>
      <w:ind w:left="720"/>
      <w:contextualSpacing/>
    </w:pPr>
  </w:style>
  <w:style w:type="character" w:customStyle="1" w:styleId="Normal1Char">
    <w:name w:val="Normal 1 Char"/>
    <w:basedOn w:val="DefaultParagraphFont"/>
    <w:link w:val="Normal1"/>
    <w:rsid w:val="005772E0"/>
    <w:rPr>
      <w:rFonts w:ascii="Cambria" w:eastAsia="Calibri" w:hAnsi="Cambria" w:cs="Calibri"/>
      <w:lang w:val="en-US" w:eastAsia="zh-CN"/>
    </w:rPr>
  </w:style>
  <w:style w:type="table" w:styleId="PlainTable2">
    <w:name w:val="Plain Table 2"/>
    <w:basedOn w:val="TableNormal"/>
    <w:uiPriority w:val="42"/>
    <w:rsid w:val="00104987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Normal11">
    <w:name w:val="Normal 1.1"/>
    <w:basedOn w:val="Normal"/>
    <w:link w:val="Normal11Char"/>
    <w:qFormat/>
    <w:rsid w:val="00A96088"/>
    <w:pPr>
      <w:spacing w:after="160" w:line="259" w:lineRule="auto"/>
    </w:pPr>
    <w:rPr>
      <w:rFonts w:ascii="Cambria" w:eastAsiaTheme="minorEastAsia" w:hAnsi="Cambria" w:cstheme="minorBidi"/>
      <w:sz w:val="22"/>
      <w:szCs w:val="22"/>
    </w:rPr>
  </w:style>
  <w:style w:type="character" w:customStyle="1" w:styleId="Normal11Char">
    <w:name w:val="Normal 1.1 Char"/>
    <w:basedOn w:val="DefaultParagraphFont"/>
    <w:link w:val="Normal11"/>
    <w:rsid w:val="00A96088"/>
    <w:rPr>
      <w:rFonts w:ascii="Cambria" w:eastAsiaTheme="minorEastAsia" w:hAnsi="Cambria"/>
      <w:lang w:val="en-US" w:eastAsia="zh-CN"/>
    </w:rPr>
  </w:style>
  <w:style w:type="paragraph" w:styleId="Caption">
    <w:name w:val="caption"/>
    <w:basedOn w:val="Normal"/>
    <w:next w:val="Normal"/>
    <w:uiPriority w:val="35"/>
    <w:unhideWhenUsed/>
    <w:qFormat/>
    <w:rsid w:val="00A96088"/>
    <w:pPr>
      <w:spacing w:after="200"/>
    </w:pPr>
    <w:rPr>
      <w:rFonts w:asciiTheme="minorHAnsi" w:eastAsiaTheme="minorEastAsia" w:hAnsiTheme="minorHAnsi" w:cstheme="minorBidi"/>
      <w:i/>
      <w:iCs/>
      <w:color w:val="44546A" w:themeColor="text2"/>
      <w:sz w:val="18"/>
      <w:szCs w:val="18"/>
    </w:rPr>
  </w:style>
  <w:style w:type="paragraph" w:customStyle="1" w:styleId="HeadingA">
    <w:name w:val="HeadingA"/>
    <w:basedOn w:val="Style2"/>
    <w:link w:val="HeadingAChar"/>
    <w:qFormat/>
    <w:rsid w:val="001670F9"/>
    <w:rPr>
      <w:color w:val="auto"/>
      <w:lang w:val="en-GB"/>
    </w:rPr>
  </w:style>
  <w:style w:type="paragraph" w:customStyle="1" w:styleId="HeadingB">
    <w:name w:val="HeadingB"/>
    <w:basedOn w:val="Normal"/>
    <w:link w:val="HeadingBChar"/>
    <w:qFormat/>
    <w:rsid w:val="001670F9"/>
    <w:pPr>
      <w:spacing w:after="240" w:line="276" w:lineRule="auto"/>
    </w:pPr>
    <w:rPr>
      <w:rFonts w:ascii="Cambria" w:hAnsi="Cambria"/>
      <w:b/>
      <w:bCs/>
      <w:lang w:val="en-GB"/>
    </w:rPr>
  </w:style>
  <w:style w:type="character" w:customStyle="1" w:styleId="HeadingAChar">
    <w:name w:val="HeadingA Char"/>
    <w:basedOn w:val="Style2Char"/>
    <w:link w:val="HeadingA"/>
    <w:rsid w:val="001670F9"/>
    <w:rPr>
      <w:rFonts w:ascii="Cambria" w:eastAsiaTheme="majorEastAsia" w:hAnsi="Cambria" w:cstheme="majorBidi"/>
      <w:b/>
      <w:bCs/>
      <w:color w:val="2F5496" w:themeColor="accent1" w:themeShade="BF"/>
      <w:sz w:val="30"/>
      <w:szCs w:val="30"/>
      <w:lang w:val="en-US" w:eastAsia="zh-CN"/>
    </w:rPr>
  </w:style>
  <w:style w:type="paragraph" w:customStyle="1" w:styleId="HeadingC">
    <w:name w:val="HeadingC"/>
    <w:basedOn w:val="Normal"/>
    <w:link w:val="HeadingCChar"/>
    <w:qFormat/>
    <w:rsid w:val="00197FB1"/>
    <w:pPr>
      <w:spacing w:after="240"/>
    </w:pPr>
    <w:rPr>
      <w:rFonts w:ascii="Cambria" w:hAnsi="Cambria"/>
      <w:b/>
      <w:bCs/>
      <w:i/>
      <w:iCs/>
      <w:sz w:val="22"/>
      <w:szCs w:val="22"/>
      <w:lang w:val="en-GB"/>
    </w:rPr>
  </w:style>
  <w:style w:type="character" w:customStyle="1" w:styleId="HeadingBChar">
    <w:name w:val="HeadingB Char"/>
    <w:basedOn w:val="DefaultParagraphFont"/>
    <w:link w:val="HeadingB"/>
    <w:rsid w:val="001670F9"/>
    <w:rPr>
      <w:rFonts w:ascii="Cambria" w:eastAsia="Calibri" w:hAnsi="Cambria" w:cs="Calibri"/>
      <w:b/>
      <w:bCs/>
      <w:sz w:val="24"/>
      <w:szCs w:val="24"/>
      <w:lang w:eastAsia="zh-CN"/>
    </w:rPr>
  </w:style>
  <w:style w:type="table" w:styleId="TableGrid">
    <w:name w:val="Table Grid"/>
    <w:basedOn w:val="TableNormal"/>
    <w:uiPriority w:val="39"/>
    <w:rsid w:val="004E733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CChar">
    <w:name w:val="HeadingC Char"/>
    <w:basedOn w:val="DefaultParagraphFont"/>
    <w:link w:val="HeadingC"/>
    <w:rsid w:val="00197FB1"/>
    <w:rPr>
      <w:rFonts w:ascii="Cambria" w:eastAsia="Calibri" w:hAnsi="Cambria" w:cs="Calibri"/>
      <w:b/>
      <w:bCs/>
      <w:i/>
      <w:iCs/>
      <w:lang w:eastAsia="zh-CN"/>
    </w:rPr>
  </w:style>
  <w:style w:type="table" w:styleId="TableGridLight">
    <w:name w:val="Grid Table Light"/>
    <w:basedOn w:val="TableNormal"/>
    <w:uiPriority w:val="40"/>
    <w:rsid w:val="004E7330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Hyperlink">
    <w:name w:val="Hyperlink"/>
    <w:basedOn w:val="DefaultParagraphFont"/>
    <w:uiPriority w:val="99"/>
    <w:unhideWhenUsed/>
    <w:rsid w:val="00295246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A7044D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7044D"/>
    <w:rPr>
      <w:rFonts w:ascii="Calibri" w:eastAsia="Calibri" w:hAnsi="Calibri" w:cs="Calibri"/>
      <w:sz w:val="24"/>
      <w:szCs w:val="24"/>
      <w:lang w:val="en-US" w:eastAsia="zh-CN"/>
    </w:rPr>
  </w:style>
  <w:style w:type="paragraph" w:styleId="Footer">
    <w:name w:val="footer"/>
    <w:basedOn w:val="Normal"/>
    <w:link w:val="FooterChar"/>
    <w:uiPriority w:val="99"/>
    <w:unhideWhenUsed/>
    <w:rsid w:val="00A7044D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7044D"/>
    <w:rPr>
      <w:rFonts w:ascii="Calibri" w:eastAsia="Calibri" w:hAnsi="Calibri" w:cs="Calibri"/>
      <w:sz w:val="24"/>
      <w:szCs w:val="24"/>
      <w:lang w:val="en-US" w:eastAsia="zh-CN"/>
    </w:rPr>
  </w:style>
  <w:style w:type="character" w:customStyle="1" w:styleId="label">
    <w:name w:val="label"/>
    <w:basedOn w:val="DefaultParagraphFont"/>
    <w:rsid w:val="00792809"/>
  </w:style>
  <w:style w:type="character" w:customStyle="1" w:styleId="quality-sign">
    <w:name w:val="quality-sign"/>
    <w:basedOn w:val="DefaultParagraphFont"/>
    <w:rsid w:val="00792809"/>
  </w:style>
  <w:style w:type="character" w:customStyle="1" w:styleId="quality-text">
    <w:name w:val="quality-text"/>
    <w:basedOn w:val="DefaultParagraphFont"/>
    <w:rsid w:val="00792809"/>
  </w:style>
  <w:style w:type="character" w:styleId="CommentReference">
    <w:name w:val="annotation reference"/>
    <w:basedOn w:val="DefaultParagraphFont"/>
    <w:uiPriority w:val="99"/>
    <w:semiHidden/>
    <w:unhideWhenUsed/>
    <w:rsid w:val="001926D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926D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926D6"/>
    <w:rPr>
      <w:rFonts w:ascii="Calibri" w:eastAsia="Calibri" w:hAnsi="Calibri" w:cs="Calibri"/>
      <w:sz w:val="20"/>
      <w:szCs w:val="20"/>
      <w:lang w:val="en-US"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926D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926D6"/>
    <w:rPr>
      <w:rFonts w:ascii="Calibri" w:eastAsia="Calibri" w:hAnsi="Calibri" w:cs="Calibri"/>
      <w:b/>
      <w:bCs/>
      <w:sz w:val="20"/>
      <w:szCs w:val="20"/>
      <w:lang w:val="en-US" w:eastAsia="zh-CN"/>
    </w:rPr>
  </w:style>
  <w:style w:type="character" w:styleId="UnresolvedMention">
    <w:name w:val="Unresolved Mention"/>
    <w:basedOn w:val="DefaultParagraphFont"/>
    <w:uiPriority w:val="99"/>
    <w:semiHidden/>
    <w:unhideWhenUsed/>
    <w:rsid w:val="007D5D08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1D4BF5"/>
    <w:pPr>
      <w:spacing w:after="0" w:line="240" w:lineRule="auto"/>
    </w:pPr>
    <w:rPr>
      <w:rFonts w:ascii="Calibri" w:eastAsia="Calibri" w:hAnsi="Calibri" w:cs="Calibri"/>
      <w:sz w:val="24"/>
      <w:szCs w:val="24"/>
      <w:lang w:val="en-US" w:eastAsia="zh-CN"/>
    </w:rPr>
  </w:style>
  <w:style w:type="character" w:styleId="FollowedHyperlink">
    <w:name w:val="FollowedHyperlink"/>
    <w:basedOn w:val="DefaultParagraphFont"/>
    <w:uiPriority w:val="99"/>
    <w:semiHidden/>
    <w:unhideWhenUsed/>
    <w:rsid w:val="0074779E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54409D"/>
  </w:style>
  <w:style w:type="character" w:customStyle="1" w:styleId="Heading4Char">
    <w:name w:val="Heading 4 Char"/>
    <w:basedOn w:val="DefaultParagraphFont"/>
    <w:link w:val="Heading4"/>
    <w:uiPriority w:val="9"/>
    <w:semiHidden/>
    <w:rsid w:val="00C942D8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  <w:lang w:val="en-US" w:eastAsia="zh-CN"/>
    </w:rPr>
  </w:style>
  <w:style w:type="paragraph" w:styleId="NormalWeb">
    <w:name w:val="Normal (Web)"/>
    <w:basedOn w:val="Normal"/>
    <w:uiPriority w:val="99"/>
    <w:semiHidden/>
    <w:unhideWhenUsed/>
    <w:rsid w:val="00C942D8"/>
    <w:pPr>
      <w:spacing w:before="100" w:beforeAutospacing="1" w:after="100" w:afterAutospacing="1"/>
    </w:pPr>
    <w:rPr>
      <w:rFonts w:ascii="Times New Roman" w:eastAsiaTheme="minorEastAsia" w:hAnsi="Times New Roman" w:cs="Times New Roman"/>
      <w:lang w:val="en-GB" w:eastAsia="en-GB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61590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705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282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796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8582023">
          <w:marLeft w:val="0"/>
          <w:marRight w:val="0"/>
          <w:marTop w:val="0"/>
          <w:marBottom w:val="0"/>
          <w:divBdr>
            <w:top w:val="single" w:sz="2" w:space="0" w:color="auto"/>
            <w:left w:val="single" w:sz="2" w:space="0" w:color="auto"/>
            <w:bottom w:val="single" w:sz="6" w:space="0" w:color="auto"/>
            <w:right w:val="single" w:sz="2" w:space="0" w:color="auto"/>
          </w:divBdr>
          <w:divsChild>
            <w:div w:id="1127158381">
              <w:marLeft w:val="0"/>
              <w:marRight w:val="0"/>
              <w:marTop w:val="100"/>
              <w:marBottom w:val="10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1702318768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468983879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16363312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  <w:divsChild>
                            <w:div w:id="13866823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20/10/relationships/intelligence" Target="intelligence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70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C1C97888-8243-4CA7-AFD1-6CE06847A0EE}">
  <we:reference id="wa200000368" version="1.0.0.0" store="en-US" storeType="OMEX"/>
  <we:alternateReferences>
    <we:reference id="wa200000368" version="1.0.0.0" store="wa200000368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9FE1CD2-2DFB-4FCA-8DE6-3645F12C93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376</Words>
  <Characters>2146</Characters>
  <Application>Microsoft Office Word</Application>
  <DocSecurity>0</DocSecurity>
  <Lines>17</Lines>
  <Paragraphs>5</Paragraphs>
  <ScaleCrop>false</ScaleCrop>
  <Company/>
  <LinksUpToDate>false</LinksUpToDate>
  <CharactersWithSpaces>2517</CharactersWithSpaces>
  <SharedDoc>false</SharedDoc>
  <HLinks>
    <vt:vector size="12" baseType="variant">
      <vt:variant>
        <vt:i4>2031620</vt:i4>
      </vt:variant>
      <vt:variant>
        <vt:i4>507</vt:i4>
      </vt:variant>
      <vt:variant>
        <vt:i4>0</vt:i4>
      </vt:variant>
      <vt:variant>
        <vt:i4>5</vt:i4>
      </vt:variant>
      <vt:variant>
        <vt:lpwstr>https://www.icmje.org/disclosure-of-interest/</vt:lpwstr>
      </vt:variant>
      <vt:variant>
        <vt:lpwstr/>
      </vt:variant>
      <vt:variant>
        <vt:i4>6291580</vt:i4>
      </vt:variant>
      <vt:variant>
        <vt:i4>0</vt:i4>
      </vt:variant>
      <vt:variant>
        <vt:i4>0</vt:i4>
      </vt:variant>
      <vt:variant>
        <vt:i4>5</vt:i4>
      </vt:variant>
      <vt:variant>
        <vt:lpwstr>https://www.sciencedirect.com/science/article/pii/S2352710221002023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ris Blom</dc:creator>
  <cp:keywords/>
  <dc:description/>
  <cp:lastModifiedBy>Iris Blom</cp:lastModifiedBy>
  <cp:revision>5</cp:revision>
  <cp:lastPrinted>2023-04-26T10:17:00Z</cp:lastPrinted>
  <dcterms:created xsi:type="dcterms:W3CDTF">2023-10-31T17:53:00Z</dcterms:created>
  <dcterms:modified xsi:type="dcterms:W3CDTF">2023-10-31T17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efe6702c-c686-4cd3-b56e-1ddc8cf2c67a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25256323-39c6-3124-9044-94933acee1ba</vt:lpwstr>
  </property>
  <property fmtid="{D5CDD505-2E9C-101B-9397-08002B2CF9AE}" pid="5" name="Mendeley Citation Style_1">
    <vt:lpwstr>http://csl.mendeley.com/styles/512058831/vancouver</vt:lpwstr>
  </property>
  <property fmtid="{D5CDD505-2E9C-101B-9397-08002B2CF9AE}" pid="6" name="Mendeley Recent Style Id 0_1">
    <vt:lpwstr>http://www.zotero.org/styles/american-political-science-association</vt:lpwstr>
  </property>
  <property fmtid="{D5CDD505-2E9C-101B-9397-08002B2CF9AE}" pid="7" name="Mendeley Recent Style Name 0_1">
    <vt:lpwstr>American Political Science Association</vt:lpwstr>
  </property>
  <property fmtid="{D5CDD505-2E9C-101B-9397-08002B2CF9AE}" pid="8" name="Mendeley Recent Style Id 1_1">
    <vt:lpwstr>http://www.zotero.org/styles/apa</vt:lpwstr>
  </property>
  <property fmtid="{D5CDD505-2E9C-101B-9397-08002B2CF9AE}" pid="9" name="Mendeley Recent Style Name 1_1">
    <vt:lpwstr>American Psychological Association 7th edition</vt:lpwstr>
  </property>
  <property fmtid="{D5CDD505-2E9C-101B-9397-08002B2CF9AE}" pid="10" name="Mendeley Recent Style Id 2_1">
    <vt:lpwstr>http://www.zotero.org/styles/american-sociological-association</vt:lpwstr>
  </property>
  <property fmtid="{D5CDD505-2E9C-101B-9397-08002B2CF9AE}" pid="11" name="Mendeley Recent Style Name 2_1">
    <vt:lpwstr>American Sociological Association 6th edition</vt:lpwstr>
  </property>
  <property fmtid="{D5CDD505-2E9C-101B-9397-08002B2CF9AE}" pid="12" name="Mendeley Recent Style Id 3_1">
    <vt:lpwstr>http://www.zotero.org/styles/chicago-author-date</vt:lpwstr>
  </property>
  <property fmtid="{D5CDD505-2E9C-101B-9397-08002B2CF9AE}" pid="13" name="Mendeley Recent Style Name 3_1">
    <vt:lpwstr>Chicago Manual of Style 17th edition (author-date)</vt:lpwstr>
  </property>
  <property fmtid="{D5CDD505-2E9C-101B-9397-08002B2CF9AE}" pid="14" name="Mendeley Recent Style Id 4_1">
    <vt:lpwstr>http://www.zotero.org/styles/harvard-cite-them-right</vt:lpwstr>
  </property>
  <property fmtid="{D5CDD505-2E9C-101B-9397-08002B2CF9AE}" pid="15" name="Mendeley Recent Style Name 4_1">
    <vt:lpwstr>Cite Them Right 12th edition - Harvard</vt:lpwstr>
  </property>
  <property fmtid="{D5CDD505-2E9C-101B-9397-08002B2CF9AE}" pid="16" name="Mendeley Recent Style Id 5_1">
    <vt:lpwstr>http://www.zotero.org/styles/ieee</vt:lpwstr>
  </property>
  <property fmtid="{D5CDD505-2E9C-101B-9397-08002B2CF9AE}" pid="17" name="Mendeley Recent Style Name 5_1">
    <vt:lpwstr>IEEE</vt:lpwstr>
  </property>
  <property fmtid="{D5CDD505-2E9C-101B-9397-08002B2CF9AE}" pid="18" name="Mendeley Recent Style Id 6_1">
    <vt:lpwstr>http://www.zotero.org/styles/modern-humanities-research-association</vt:lpwstr>
  </property>
  <property fmtid="{D5CDD505-2E9C-101B-9397-08002B2CF9AE}" pid="19" name="Mendeley Recent Style Name 6_1">
    <vt:lpwstr>Modern Humanities Research Association 3rd edition (note with bibliography)</vt:lpwstr>
  </property>
  <property fmtid="{D5CDD505-2E9C-101B-9397-08002B2CF9AE}" pid="20" name="Mendeley Recent Style Id 7_1">
    <vt:lpwstr>http://www.zotero.org/styles/modern-language-association</vt:lpwstr>
  </property>
  <property fmtid="{D5CDD505-2E9C-101B-9397-08002B2CF9AE}" pid="21" name="Mendeley Recent Style Name 7_1">
    <vt:lpwstr>Modern Language Association 9th edition</vt:lpwstr>
  </property>
  <property fmtid="{D5CDD505-2E9C-101B-9397-08002B2CF9AE}" pid="22" name="Mendeley Recent Style Id 8_1">
    <vt:lpwstr>http://www.zotero.org/styles/nature</vt:lpwstr>
  </property>
  <property fmtid="{D5CDD505-2E9C-101B-9397-08002B2CF9AE}" pid="23" name="Mendeley Recent Style Name 8_1">
    <vt:lpwstr>Nature</vt:lpwstr>
  </property>
  <property fmtid="{D5CDD505-2E9C-101B-9397-08002B2CF9AE}" pid="24" name="Mendeley Recent Style Id 9_1">
    <vt:lpwstr>http://csl.mendeley.com/styles/512058831/vancouver</vt:lpwstr>
  </property>
  <property fmtid="{D5CDD505-2E9C-101B-9397-08002B2CF9AE}" pid="25" name="Mendeley Recent Style Name 9_1">
    <vt:lpwstr>Vancouver - Iris Blom</vt:lpwstr>
  </property>
</Properties>
</file>